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ins w:id="0" w:author="Trent Biggs" w:date="2015-10-21T12:57:00Z">
        <w:r w:rsidR="0089198B">
          <w:t xml:space="preserve"> Bay</w:t>
        </w:r>
      </w:ins>
      <w:r w:rsidR="00B4560A">
        <w:t xml:space="preserve">, </w:t>
      </w:r>
      <w:r w:rsidR="000A4C38">
        <w:t>American Samoa</w:t>
      </w:r>
    </w:p>
    <w:p w:rsidR="00EE433E" w:rsidRDefault="00EE433E" w:rsidP="001743A2">
      <w:pPr>
        <w:spacing w:after="0"/>
        <w:jc w:val="center"/>
      </w:pPr>
    </w:p>
    <w:p w:rsidR="00576BC7" w:rsidRDefault="000A4C38" w:rsidP="001743A2">
      <w:pPr>
        <w:spacing w:after="0"/>
        <w:jc w:val="center"/>
      </w:pPr>
      <w:r>
        <w:t>by</w:t>
      </w:r>
    </w:p>
    <w:p w:rsidR="00576BC7" w:rsidRDefault="00576BC7" w:rsidP="001743A2">
      <w:pPr>
        <w:spacing w:after="0"/>
      </w:pPr>
    </w:p>
    <w:p w:rsidR="00576BC7" w:rsidRDefault="000A4C38" w:rsidP="001743A2">
      <w:pPr>
        <w:spacing w:after="0"/>
        <w:jc w:val="center"/>
      </w:pPr>
      <w:r>
        <w:t>Messina, A.M.</w:t>
      </w:r>
      <w:r>
        <w:rPr>
          <w:vertAlign w:val="superscript"/>
        </w:rPr>
        <w:t>a*</w:t>
      </w:r>
      <w:r>
        <w:t>, Storlazzi, C.D.</w:t>
      </w:r>
      <w:r>
        <w:rPr>
          <w:vertAlign w:val="superscript"/>
        </w:rPr>
        <w:t>b</w:t>
      </w:r>
      <w:r>
        <w:t>, Cheriton, O.M.</w:t>
      </w:r>
      <w:r>
        <w:rPr>
          <w:vertAlign w:val="superscript"/>
        </w:rPr>
        <w:t>b</w:t>
      </w:r>
      <w:r>
        <w:t>, Biggs, T.W.</w:t>
      </w:r>
      <w:r>
        <w:rPr>
          <w:vertAlign w:val="superscript"/>
        </w:rPr>
        <w:t>a</w:t>
      </w:r>
    </w:p>
    <w:p w:rsidR="00576BC7" w:rsidRDefault="00576BC7" w:rsidP="001743A2">
      <w:pPr>
        <w:spacing w:after="0"/>
      </w:pPr>
    </w:p>
    <w:p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rsidR="00576BC7" w:rsidRDefault="00576BC7" w:rsidP="001743A2">
      <w:pPr>
        <w:spacing w:after="0"/>
      </w:pPr>
    </w:p>
    <w:p w:rsidR="004F2BC9" w:rsidRDefault="000A4C38" w:rsidP="001743A2">
      <w:pPr>
        <w:spacing w:after="0"/>
        <w:ind w:firstLine="0"/>
        <w:rPr>
          <w:ins w:id="1" w:author="Curt Storlazzi" w:date="2015-09-25T15:03:00Z"/>
        </w:rPr>
      </w:pPr>
      <w:r>
        <w:rPr>
          <w:vertAlign w:val="superscript"/>
        </w:rPr>
        <w:t>b</w:t>
      </w:r>
      <w:r>
        <w:t xml:space="preserve">  US Geological Survey, Pacific Coastal and Marine Science Center, Santa Cruz, CA 95060, cstorlazzi@usgs.gov, +1-831-460-7521, ocheriton@usgs.gov, +1-831-460-7579</w:t>
      </w:r>
    </w:p>
    <w:p w:rsidR="00576BC7" w:rsidRDefault="000A4C38" w:rsidP="001743A2">
      <w:pPr>
        <w:spacing w:after="0"/>
        <w:ind w:firstLine="0"/>
      </w:pPr>
      <w:r>
        <w:br w:type="page"/>
      </w:r>
    </w:p>
    <w:p w:rsidR="00576BC7" w:rsidRPr="00F52D0A" w:rsidRDefault="000A4C38" w:rsidP="001743A2">
      <w:pPr>
        <w:pStyle w:val="HeadingCR1"/>
        <w:spacing w:before="0"/>
      </w:pPr>
      <w:commentRangeStart w:id="2"/>
      <w:r w:rsidRPr="00F52D0A">
        <w:t>A</w:t>
      </w:r>
      <w:r w:rsidR="00F52D0A">
        <w:t>bstract</w:t>
      </w:r>
      <w:commentRangeEnd w:id="2"/>
      <w:r w:rsidR="00892963">
        <w:rPr>
          <w:rStyle w:val="CommentReference"/>
          <w:rFonts w:eastAsiaTheme="minorEastAsia" w:cstheme="minorBidi"/>
          <w:b w:val="0"/>
          <w:bCs w:val="0"/>
          <w:color w:val="auto"/>
        </w:rPr>
        <w:commentReference w:id="2"/>
      </w:r>
    </w:p>
    <w:p w:rsidR="00576BC7" w:rsidRDefault="00451881" w:rsidP="001743A2">
      <w:pPr>
        <w:spacing w:after="0"/>
      </w:pPr>
      <w:commentRangeStart w:id="3"/>
      <w:commentRangeStart w:id="4"/>
      <w:commentRangeStart w:id="5"/>
      <w:ins w:id="6" w:author="Trent Biggs" w:date="2015-10-21T12:18:00Z">
        <w:r>
          <w:t>Ocean c</w:t>
        </w:r>
        <w:commentRangeEnd w:id="3"/>
        <w:r>
          <w:rPr>
            <w:rStyle w:val="CommentReference"/>
          </w:rPr>
          <w:commentReference w:id="3"/>
        </w:r>
      </w:ins>
      <w:del w:id="7" w:author="Trent Biggs" w:date="2015-10-21T12:18:00Z">
        <w:r w:rsidR="009D1425" w:rsidDel="00451881">
          <w:delText>C</w:delText>
        </w:r>
      </w:del>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ins w:id="8" w:author="Trent Biggs" w:date="2015-10-21T12:21:00Z">
        <w:r>
          <w:t xml:space="preserve"> in near-shore ecosystems</w:t>
        </w:r>
      </w:ins>
      <w:r w:rsidR="000A4C38">
        <w:t xml:space="preserve">, and </w:t>
      </w:r>
      <w:ins w:id="9" w:author="Trent Biggs" w:date="2015-10-21T12:19:00Z">
        <w:r>
          <w:t>interacts with</w:t>
        </w:r>
      </w:ins>
      <w:del w:id="10" w:author="Trent Biggs" w:date="2015-10-21T12:18:00Z">
        <w:r w:rsidR="000A4C38" w:rsidDel="00451881">
          <w:delText xml:space="preserve">understanding the impacts </w:delText>
        </w:r>
        <w:r w:rsidR="009D1425" w:rsidDel="00451881">
          <w:delText>of</w:delText>
        </w:r>
      </w:del>
      <w:r w:rsidR="000A4C38">
        <w:t xml:space="preserve"> terrestrial</w:t>
      </w:r>
      <w:ins w:id="11" w:author="Trent Biggs" w:date="2015-10-21T12:22:00Z">
        <w:r>
          <w:t>ly-derived</w:t>
        </w:r>
      </w:ins>
      <w:r w:rsidR="000A4C38">
        <w:t xml:space="preserve"> sediment, nutrients, and contaminants</w:t>
      </w:r>
      <w:ins w:id="12" w:author="Trent Biggs" w:date="2015-10-21T12:19:00Z">
        <w:r>
          <w:t xml:space="preserve"> to determine watershed impacts</w:t>
        </w:r>
      </w:ins>
      <w:del w:id="13" w:author="Trent Biggs" w:date="2015-10-21T12:19:00Z">
        <w:r w:rsidR="009D1425" w:rsidDel="00451881">
          <w:delText>,</w:delText>
        </w:r>
      </w:del>
      <w:r w:rsidR="000A4C38">
        <w:t xml:space="preserve"> </w:t>
      </w:r>
      <w:r w:rsidR="009D1425">
        <w:t>on coral reef ecosystems</w:t>
      </w:r>
      <w:commentRangeEnd w:id="4"/>
      <w:r w:rsidR="003C7096">
        <w:rPr>
          <w:rStyle w:val="CommentReference"/>
        </w:rPr>
        <w:commentReference w:id="4"/>
      </w:r>
      <w:r w:rsidR="000A4C38">
        <w:t>.</w:t>
      </w:r>
      <w:commentRangeEnd w:id="5"/>
      <w:r w:rsidR="00263B4B">
        <w:rPr>
          <w:rStyle w:val="CommentReference"/>
        </w:rPr>
        <w:commentReference w:id="5"/>
      </w:r>
      <w:r w:rsidR="000A4C38">
        <w:t xml:space="preserve"> </w:t>
      </w:r>
      <w:ins w:id="14" w:author="Trent Biggs" w:date="2015-10-21T12:20:00Z">
        <w:r>
          <w:t>We</w:t>
        </w:r>
      </w:ins>
      <w:del w:id="15" w:author="Trent Biggs" w:date="2015-10-21T12:20:00Z">
        <w:r w:rsidR="007015A5" w:rsidDel="00451881">
          <w:delText>A</w:delText>
        </w:r>
        <w:r w:rsidR="009D1425" w:rsidDel="00451881">
          <w:delText>n experiment was conducted</w:delText>
        </w:r>
        <w:r w:rsidR="007015A5" w:rsidDel="00451881">
          <w:delText xml:space="preserve"> to</w:delText>
        </w:r>
      </w:del>
      <w:r w:rsidR="007015A5">
        <w:t xml:space="preserve"> characterize </w:t>
      </w:r>
      <w:r w:rsidR="000973AD">
        <w:t xml:space="preserve">water </w:t>
      </w:r>
      <w:ins w:id="16" w:author="Trent Biggs" w:date="2015-10-21T12:20:00Z">
        <w:r>
          <w:t>circulation</w:t>
        </w:r>
      </w:ins>
      <w:del w:id="17" w:author="Trent Biggs" w:date="2015-10-21T12:20:00Z">
        <w:r w:rsidR="000973AD" w:rsidDel="00451881">
          <w:delText>flow</w:delText>
        </w:r>
      </w:del>
      <w:r w:rsidR="000973AD">
        <w:t xml:space="preserve"> </w:t>
      </w:r>
      <w:r w:rsidR="009D1425">
        <w:t xml:space="preserve">patterns </w:t>
      </w:r>
      <w:r w:rsidR="000973AD">
        <w:t>and residence times in relation to</w:t>
      </w:r>
      <w:r w:rsidR="007015A5">
        <w:t xml:space="preserve"> end</w:t>
      </w:r>
      <w:r w:rsidR="009D1425">
        <w:t>-</w:t>
      </w:r>
      <w:r w:rsidR="007015A5">
        <w:t>member forcing conditions</w:t>
      </w:r>
      <w:ins w:id="18" w:author="Trent Biggs" w:date="2015-10-21T12:49:00Z">
        <w:r w:rsidR="00643D0B">
          <w:t xml:space="preserve"> using a rapid </w:t>
        </w:r>
      </w:ins>
      <w:ins w:id="19" w:author="Trent Biggs" w:date="2015-10-21T12:57:00Z">
        <w:r w:rsidR="009E34E3">
          <w:t xml:space="preserve">field </w:t>
        </w:r>
      </w:ins>
      <w:ins w:id="20" w:author="Trent Biggs" w:date="2015-10-21T12:49:00Z">
        <w:r w:rsidR="00643D0B">
          <w:t>technique</w:t>
        </w:r>
      </w:ins>
      <w:r w:rsidR="007015A5">
        <w:t xml:space="preserve"> in </w:t>
      </w:r>
      <w:ins w:id="21" w:author="Trent Biggs" w:date="2015-10-21T12:21:00Z">
        <w:r>
          <w:t>a</w:t>
        </w:r>
      </w:ins>
      <w:ins w:id="22" w:author="Trent Biggs" w:date="2015-10-21T12:31:00Z">
        <w:r w:rsidR="00C01C6F">
          <w:t>n</w:t>
        </w:r>
      </w:ins>
      <w:del w:id="23" w:author="Trent Biggs" w:date="2015-10-21T12:21:00Z">
        <w:r w:rsidR="007015A5" w:rsidDel="00451881">
          <w:delText>the</w:delText>
        </w:r>
      </w:del>
      <w:r w:rsidR="007015A5">
        <w:t xml:space="preserve"> </w:t>
      </w:r>
      <w:commentRangeStart w:id="24"/>
      <w:del w:id="25" w:author="Trent Biggs" w:date="2015-10-21T12:31:00Z">
        <w:r w:rsidR="007015A5" w:rsidDel="00C01C6F">
          <w:delText xml:space="preserve">fringing coral reef flat-lined </w:delText>
        </w:r>
      </w:del>
      <w:commentRangeEnd w:id="24"/>
      <w:r>
        <w:rPr>
          <w:rStyle w:val="CommentReference"/>
        </w:rPr>
        <w:commentReference w:id="24"/>
      </w:r>
      <w:r w:rsidR="007015A5">
        <w:t>embayment</w:t>
      </w:r>
      <w:ins w:id="26" w:author="Trent Biggs" w:date="2015-10-21T12:21:00Z">
        <w:r>
          <w:t xml:space="preserve"> </w:t>
        </w:r>
      </w:ins>
      <w:ins w:id="27" w:author="Trent Biggs" w:date="2015-10-21T12:32:00Z">
        <w:r w:rsidR="00C01C6F">
          <w:t xml:space="preserve">fringed with coral reef </w:t>
        </w:r>
      </w:ins>
      <w:del w:id="28" w:author="Trent Biggs" w:date="2015-10-21T12:21:00Z">
        <w:r w:rsidR="007015A5" w:rsidDel="00451881">
          <w:delText xml:space="preserve"> of Faga'alu</w:delText>
        </w:r>
        <w:r w:rsidR="009D1425" w:rsidDel="00451881">
          <w:delText xml:space="preserve"> on </w:delText>
        </w:r>
        <w:r w:rsidR="007015A5" w:rsidDel="00451881">
          <w:delText>Tutuila</w:delText>
        </w:r>
        <w:r w:rsidR="009D1425" w:rsidDel="00451881">
          <w:delText xml:space="preserve"> </w:delText>
        </w:r>
      </w:del>
      <w:r w:rsidR="009D1425">
        <w:t xml:space="preserve">in </w:t>
      </w:r>
      <w:r w:rsidR="007015A5">
        <w:t>American Samoa. Lagrangian</w:t>
      </w:r>
      <w:ins w:id="29" w:author="Trent Biggs" w:date="2015-10-21T12:34:00Z">
        <w:r w:rsidR="00C01C6F">
          <w:t xml:space="preserve"> </w:t>
        </w:r>
      </w:ins>
      <w:ins w:id="30" w:author="Trent Biggs" w:date="2015-10-21T12:35:00Z">
        <w:r w:rsidR="00C01C6F">
          <w:t xml:space="preserve">GPS-enabled </w:t>
        </w:r>
      </w:ins>
      <w:del w:id="31" w:author="Trent Biggs" w:date="2015-10-21T12:34:00Z">
        <w:r w:rsidR="007015A5" w:rsidDel="00C01C6F">
          <w:delText xml:space="preserve"> </w:delText>
        </w:r>
      </w:del>
      <w:r w:rsidR="007015A5">
        <w:t>drifter</w:t>
      </w:r>
      <w:ins w:id="32" w:author="Trent Biggs" w:date="2015-10-21T12:27:00Z">
        <w:r>
          <w:t>s</w:t>
        </w:r>
      </w:ins>
      <w:del w:id="33" w:author="Trent Biggs" w:date="2015-10-21T12:27:00Z">
        <w:r w:rsidR="000973AD" w:rsidDel="00451881">
          <w:delText xml:space="preserve"> </w:delText>
        </w:r>
        <w:r w:rsidR="007015A5" w:rsidDel="00451881">
          <w:delText>deploy</w:delText>
        </w:r>
        <w:r w:rsidR="000973AD" w:rsidDel="00451881">
          <w:delText>ments</w:delText>
        </w:r>
      </w:del>
      <w:r w:rsidR="000973AD">
        <w:t xml:space="preserve"> </w:t>
      </w:r>
      <w:ins w:id="34" w:author="Trent Biggs" w:date="2015-10-21T12:32:00Z">
        <w:r w:rsidR="00C01C6F">
          <w:t xml:space="preserve">were deployed </w:t>
        </w:r>
      </w:ins>
      <w:ins w:id="35" w:author="Trent Biggs" w:date="2015-10-21T12:35:00Z">
        <w:r w:rsidR="00EF5247">
          <w:t>at 5</w:t>
        </w:r>
        <w:r w:rsidR="00C01C6F">
          <w:t xml:space="preserve"> different locations </w:t>
        </w:r>
      </w:ins>
      <w:ins w:id="36" w:author="Trent Biggs" w:date="2015-10-21T12:32:00Z">
        <w:r w:rsidR="00EF5247">
          <w:t>30</w:t>
        </w:r>
        <w:r w:rsidR="00C01C6F">
          <w:t xml:space="preserve"> times over a 2 week period</w:t>
        </w:r>
      </w:ins>
      <w:del w:id="37" w:author="Trent Biggs" w:date="2015-10-21T12:35:00Z">
        <w:r w:rsidR="000973AD" w:rsidDel="00C01C6F">
          <w:delText>collected</w:delText>
        </w:r>
        <w:r w:rsidR="007015A5" w:rsidDel="00C01C6F">
          <w:delText xml:space="preserve"> </w:delText>
        </w:r>
        <w:r w:rsidR="009D1425" w:rsidDel="00C01C6F">
          <w:delText>spatially-</w:delText>
        </w:r>
        <w:r w:rsidR="007015A5" w:rsidDel="00C01C6F">
          <w:delText xml:space="preserve">distributed </w:delText>
        </w:r>
      </w:del>
      <w:del w:id="38" w:author="Trent Biggs" w:date="2015-10-21T12:27:00Z">
        <w:r w:rsidR="007015A5" w:rsidDel="00451881">
          <w:delText xml:space="preserve">flow </w:delText>
        </w:r>
      </w:del>
      <w:del w:id="39" w:author="Trent Biggs" w:date="2015-10-21T12:35:00Z">
        <w:r w:rsidR="007015A5" w:rsidDel="00C01C6F">
          <w:delText>data</w:delText>
        </w:r>
      </w:del>
      <w:ins w:id="40" w:author="Trent Biggs" w:date="2015-10-21T12:32:00Z">
        <w:r w:rsidR="00C01C6F">
          <w:t xml:space="preserve">.  </w:t>
        </w:r>
      </w:ins>
      <w:del w:id="41" w:author="Trent Biggs" w:date="2015-10-21T12:32:00Z">
        <w:r w:rsidR="007015A5" w:rsidDel="00C01C6F">
          <w:delText xml:space="preserve"> and </w:delText>
        </w:r>
      </w:del>
      <w:r w:rsidR="007015A5">
        <w:t xml:space="preserve">Eulerian current profilers </w:t>
      </w:r>
      <w:ins w:id="42" w:author="Trent Biggs" w:date="2015-10-21T12:32:00Z">
        <w:r w:rsidR="00C01C6F">
          <w:t xml:space="preserve">installed </w:t>
        </w:r>
      </w:ins>
      <w:del w:id="43" w:author="Trent Biggs" w:date="2015-10-21T12:27:00Z">
        <w:r w:rsidR="007015A5" w:rsidDel="00451881">
          <w:delText xml:space="preserve">were installed </w:delText>
        </w:r>
      </w:del>
      <w:r w:rsidR="007015A5">
        <w:t xml:space="preserve">at fixed locations </w:t>
      </w:r>
      <w:del w:id="44" w:author="Trent Biggs" w:date="2015-10-21T12:27:00Z">
        <w:r w:rsidR="007015A5" w:rsidDel="00451881">
          <w:delText xml:space="preserve">to </w:delText>
        </w:r>
      </w:del>
      <w:r w:rsidR="007015A5">
        <w:t>collect</w:t>
      </w:r>
      <w:ins w:id="45" w:author="Trent Biggs" w:date="2015-10-21T12:27:00Z">
        <w:r>
          <w:t>ed</w:t>
        </w:r>
      </w:ins>
      <w:r w:rsidR="007015A5">
        <w:t xml:space="preserve"> </w:t>
      </w:r>
      <w:ins w:id="46" w:author="Trent Biggs" w:date="2015-10-21T12:32:00Z">
        <w:r w:rsidR="00C01C6F">
          <w:t>continuous</w:t>
        </w:r>
      </w:ins>
      <w:del w:id="47" w:author="Trent Biggs" w:date="2015-10-21T12:32:00Z">
        <w:r w:rsidR="007015A5" w:rsidDel="00C01C6F">
          <w:delText>long-term</w:delText>
        </w:r>
      </w:del>
      <w:r w:rsidR="007015A5">
        <w:t xml:space="preserve"> flow data </w:t>
      </w:r>
      <w:ins w:id="48" w:author="Trent Biggs" w:date="2015-10-21T12:28:00Z">
        <w:r w:rsidR="00C01C6F">
          <w:t>during</w:t>
        </w:r>
      </w:ins>
      <w:del w:id="49" w:author="Trent Biggs" w:date="2015-10-21T12:28:00Z">
        <w:r w:rsidR="007015A5" w:rsidDel="00C01C6F">
          <w:delText>in relation to</w:delText>
        </w:r>
      </w:del>
      <w:r w:rsidR="007015A5">
        <w:t xml:space="preserve"> </w:t>
      </w:r>
      <w:r w:rsidR="009D1425">
        <w:t xml:space="preserve">different </w:t>
      </w:r>
      <w:r w:rsidR="007015A5">
        <w:t>forcing conditions.</w:t>
      </w:r>
      <w:r w:rsidR="000A4C38">
        <w:t xml:space="preserve"> </w:t>
      </w:r>
      <w:ins w:id="50" w:author="Trent Biggs" w:date="2015-10-21T12:38:00Z">
        <w:r w:rsidR="00AA4730">
          <w:t>Current velo</w:t>
        </w:r>
        <w:r w:rsidR="0054237E">
          <w:t xml:space="preserve">cities were binned to a </w:t>
        </w:r>
      </w:ins>
      <w:ins w:id="51" w:author="Trent Biggs" w:date="2015-10-21T13:14:00Z">
        <w:r w:rsidR="0054237E">
          <w:t>1</w:t>
        </w:r>
      </w:ins>
      <w:ins w:id="52" w:author="Trent Biggs" w:date="2015-10-21T12:38:00Z">
        <w:r w:rsidR="0054237E">
          <w:t>00</w:t>
        </w:r>
        <w:r w:rsidR="00192B8B">
          <w:t xml:space="preserve"> </w:t>
        </w:r>
        <w:r w:rsidR="0054237E">
          <w:t>x 100</w:t>
        </w:r>
        <w:r w:rsidR="00192B8B">
          <w:t xml:space="preserve"> </w:t>
        </w:r>
        <w:r w:rsidR="00AA4730">
          <w:t>m grid</w:t>
        </w:r>
      </w:ins>
      <w:ins w:id="53" w:author="Trent Biggs" w:date="2015-10-22T11:32:00Z">
        <w:r w:rsidR="00CE5483">
          <w:t xml:space="preserve"> and analyzed with empirical orthogonal functions</w:t>
        </w:r>
      </w:ins>
      <w:ins w:id="54" w:author="Trent Biggs" w:date="2015-10-21T12:38:00Z">
        <w:r w:rsidR="00AA4730">
          <w:t xml:space="preserve">.  </w:t>
        </w:r>
      </w:ins>
      <w:r w:rsidR="000973AD">
        <w:t xml:space="preserve">Mean current speeds (residence times) </w:t>
      </w:r>
      <w:commentRangeStart w:id="55"/>
      <w:r w:rsidR="000973AD">
        <w:t>over</w:t>
      </w:r>
      <w:ins w:id="56" w:author="Trent Biggs" w:date="2015-10-22T11:32:00Z">
        <w:r w:rsidR="00CE5483">
          <w:t xml:space="preserve"> the </w:t>
        </w:r>
      </w:ins>
      <w:del w:id="57" w:author="Trent Biggs" w:date="2015-10-22T11:32:00Z">
        <w:r w:rsidR="000973AD" w:rsidDel="00CE5483">
          <w:delText xml:space="preserve"> </w:delText>
        </w:r>
      </w:del>
      <w:ins w:id="58" w:author="Trent Biggs" w:date="2015-10-21T12:28:00Z">
        <w:r w:rsidR="00CE5483">
          <w:t xml:space="preserve">grid cells </w:t>
        </w:r>
      </w:ins>
      <w:del w:id="59" w:author="Trent Biggs" w:date="2015-10-22T11:32:00Z">
        <w:r w:rsidR="000973AD" w:rsidDel="00CE5483">
          <w:delText xml:space="preserve">the reef flat </w:delText>
        </w:r>
      </w:del>
      <w:commentRangeEnd w:id="55"/>
      <w:r w:rsidR="00C01C6F">
        <w:rPr>
          <w:rStyle w:val="CommentReference"/>
        </w:rPr>
        <w:commentReference w:id="55"/>
      </w:r>
      <w:r w:rsidR="000973AD">
        <w:t>varied</w:t>
      </w:r>
      <w:ins w:id="60" w:author="Trent Biggs" w:date="2015-10-22T11:33:00Z">
        <w:r w:rsidR="00CE5483">
          <w:t xml:space="preserve"> widely,</w:t>
        </w:r>
      </w:ins>
      <w:r w:rsidR="000973AD">
        <w:t xml:space="preserve"> from 1-37 cm s</w:t>
      </w:r>
      <w:r w:rsidR="000973AD" w:rsidRPr="002C3BF8">
        <w:rPr>
          <w:vertAlign w:val="superscript"/>
        </w:rPr>
        <w:t>-1</w:t>
      </w:r>
      <w:r w:rsidR="000973AD">
        <w:t xml:space="preserve"> (</w:t>
      </w:r>
      <w:r w:rsidR="00B4560A">
        <w:t>0.08-</w:t>
      </w:r>
      <w:r w:rsidR="000973AD">
        <w:t>2.78</w:t>
      </w:r>
      <w:r w:rsidR="00B4560A">
        <w:t xml:space="preserve"> </w:t>
      </w:r>
      <w:r w:rsidR="000973AD">
        <w:t>hr), 1-36 cm s</w:t>
      </w:r>
      <w:r w:rsidR="000973AD" w:rsidRPr="002C3BF8">
        <w:rPr>
          <w:vertAlign w:val="superscript"/>
        </w:rPr>
        <w:t>-1</w:t>
      </w:r>
      <w:r w:rsidR="000973AD">
        <w:t xml:space="preserve"> (</w:t>
      </w:r>
      <w:r w:rsidR="00B4560A">
        <w:t>0.08-</w:t>
      </w:r>
      <w:r w:rsidR="000973AD">
        <w:t>2.78</w:t>
      </w:r>
      <w:r w:rsidR="00B4560A">
        <w:t xml:space="preserve"> </w:t>
      </w:r>
      <w:r w:rsidR="000973AD">
        <w:t>hr), and 5-64 cm s</w:t>
      </w:r>
      <w:r w:rsidR="000973AD" w:rsidRPr="002C3BF8">
        <w:rPr>
          <w:vertAlign w:val="superscript"/>
        </w:rPr>
        <w:t>-1</w:t>
      </w:r>
      <w:r w:rsidR="000973AD">
        <w:t xml:space="preserve"> (</w:t>
      </w:r>
      <w:r w:rsidR="00B4560A">
        <w:t>0.04-</w:t>
      </w:r>
      <w:r w:rsidR="000973AD">
        <w:t xml:space="preserve">0.56 hr) under tidal, </w:t>
      </w:r>
      <w:r w:rsidR="00B4560A">
        <w:t xml:space="preserve">strong </w:t>
      </w:r>
      <w:r w:rsidR="000973AD">
        <w:t xml:space="preserve">wind, and </w:t>
      </w:r>
      <w:r w:rsidR="00B4560A">
        <w:t xml:space="preserve">large </w:t>
      </w:r>
      <w:r w:rsidR="000973AD">
        <w:t xml:space="preserve">wave forcing, </w:t>
      </w:r>
      <w:commentRangeStart w:id="61"/>
      <w:r w:rsidR="000973AD">
        <w:t>respectively</w:t>
      </w:r>
      <w:commentRangeEnd w:id="61"/>
      <w:r w:rsidR="000973AD">
        <w:rPr>
          <w:rStyle w:val="CommentReference"/>
        </w:rPr>
        <w:commentReference w:id="61"/>
      </w:r>
      <w:r w:rsidR="000973AD">
        <w:t xml:space="preserve">. </w:t>
      </w:r>
      <w:ins w:id="62" w:author="Trent Biggs" w:date="2015-10-21T12:38:00Z">
        <w:r w:rsidR="00AA4730">
          <w:t>F</w:t>
        </w:r>
      </w:ins>
      <w:del w:id="63" w:author="Trent Biggs" w:date="2015-10-21T12:38:00Z">
        <w:r w:rsidR="000973AD" w:rsidDel="00AA4730">
          <w:delText>The highest f</w:delText>
        </w:r>
      </w:del>
      <w:r w:rsidR="000973AD">
        <w:t xml:space="preserve">low speeds </w:t>
      </w:r>
      <w:ins w:id="64" w:author="Trent Biggs" w:date="2015-10-21T12:38:00Z">
        <w:r w:rsidR="00AA4730">
          <w:t xml:space="preserve">were highest </w:t>
        </w:r>
      </w:ins>
      <w:r w:rsidR="00892963">
        <w:t xml:space="preserve">and </w:t>
      </w:r>
      <w:del w:id="65" w:author="Trent Biggs" w:date="2015-10-21T12:38:00Z">
        <w:r w:rsidR="00892963" w:rsidDel="00AA4730">
          <w:delText xml:space="preserve">shortest </w:delText>
        </w:r>
      </w:del>
      <w:r w:rsidR="00892963">
        <w:t xml:space="preserve">residence times </w:t>
      </w:r>
      <w:ins w:id="66" w:author="Trent Biggs" w:date="2015-10-21T12:39:00Z">
        <w:r w:rsidR="00AA4730">
          <w:t xml:space="preserve">shortest </w:t>
        </w:r>
      </w:ins>
      <w:del w:id="67" w:author="Trent Biggs" w:date="2015-10-21T12:39:00Z">
        <w:r w:rsidR="000973AD" w:rsidDel="00AA4730">
          <w:delText>were observed</w:delText>
        </w:r>
      </w:del>
      <w:del w:id="68" w:author="Trent Biggs" w:date="2015-10-21T12:38:00Z">
        <w:r w:rsidR="000973AD" w:rsidDel="00AA4730">
          <w:delText xml:space="preserve"> </w:delText>
        </w:r>
      </w:del>
      <w:r w:rsidR="000973AD">
        <w:t xml:space="preserve">over </w:t>
      </w:r>
      <w:ins w:id="69" w:author="Trent Biggs" w:date="2015-10-21T12:29:00Z">
        <w:r w:rsidR="00C01C6F">
          <w:t>the</w:t>
        </w:r>
      </w:ins>
      <w:del w:id="70" w:author="Trent Biggs" w:date="2015-10-21T12:29:00Z">
        <w:r w:rsidR="000973AD" w:rsidDel="00C01C6F">
          <w:delText>the</w:delText>
        </w:r>
      </w:del>
      <w:r w:rsidR="000973AD">
        <w:t xml:space="preserve"> </w:t>
      </w:r>
      <w:r w:rsidR="00B4560A">
        <w:t xml:space="preserve">exposed </w:t>
      </w:r>
      <w:r w:rsidR="000973AD">
        <w:t>southern reef near the reef crest</w:t>
      </w:r>
      <w:ins w:id="71" w:author="Trent Biggs" w:date="2015-10-21T12:39:00Z">
        <w:r w:rsidR="00AA4730">
          <w:t xml:space="preserve">.  </w:t>
        </w:r>
      </w:ins>
      <w:del w:id="72" w:author="Trent Biggs" w:date="2015-10-21T12:39:00Z">
        <w:r w:rsidR="00892963" w:rsidDel="00AA4730">
          <w:delText>;</w:delText>
        </w:r>
      </w:del>
      <w:r w:rsidR="00892963">
        <w:t xml:space="preserve"> </w:t>
      </w:r>
      <w:ins w:id="73" w:author="Trent Biggs" w:date="2015-10-21T12:39:00Z">
        <w:r w:rsidR="00AA4730">
          <w:t>T</w:t>
        </w:r>
      </w:ins>
      <w:del w:id="74" w:author="Trent Biggs" w:date="2015-10-21T12:39:00Z">
        <w:r w:rsidR="00892963" w:rsidDel="00AA4730">
          <w:delText>t</w:delText>
        </w:r>
      </w:del>
      <w:r w:rsidR="000973AD">
        <w:t>he lowest flow speeds and highest residence times</w:t>
      </w:r>
      <w:ins w:id="75" w:author="Trent Biggs" w:date="2015-10-21T12:39:00Z">
        <w:r w:rsidR="00AA4730">
          <w:t xml:space="preserve"> occurred</w:t>
        </w:r>
      </w:ins>
      <w:del w:id="76" w:author="Trent Biggs" w:date="2015-10-21T12:39:00Z">
        <w:r w:rsidR="000973AD" w:rsidDel="00AA4730">
          <w:delText xml:space="preserve"> were consistently observed</w:delText>
        </w:r>
      </w:del>
      <w:r w:rsidR="009D080D">
        <w:t xml:space="preserve"> over the </w:t>
      </w:r>
      <w:r w:rsidR="00B4560A">
        <w:t xml:space="preserve">sheltered </w:t>
      </w:r>
      <w:r w:rsidR="009D080D">
        <w:t>northern reef</w:t>
      </w:r>
      <w:r w:rsidR="00B4560A">
        <w:t>,</w:t>
      </w:r>
      <w:r w:rsidR="000973AD">
        <w:t xml:space="preserve"> </w:t>
      </w:r>
      <w:r w:rsidR="00B4560A">
        <w:t>close to shore</w:t>
      </w:r>
      <w:del w:id="77" w:author="Trent Biggs" w:date="2015-10-21T12:31:00Z">
        <w:r w:rsidR="00B4560A" w:rsidDel="00C01C6F">
          <w:delText xml:space="preserve"> </w:delText>
        </w:r>
        <w:r w:rsidR="000973AD" w:rsidDel="00C01C6F">
          <w:delText xml:space="preserve">in the </w:delText>
        </w:r>
        <w:r w:rsidR="00B4560A" w:rsidDel="00C01C6F">
          <w:delText>em</w:delText>
        </w:r>
        <w:r w:rsidR="000973AD" w:rsidDel="00C01C6F">
          <w:delText>bay</w:delText>
        </w:r>
        <w:r w:rsidR="00B4560A" w:rsidDel="00C01C6F">
          <w:delText>ment</w:delText>
        </w:r>
      </w:del>
      <w:r w:rsidR="000973AD">
        <w:t xml:space="preserve">, </w:t>
      </w:r>
      <w:r w:rsidR="00B4560A">
        <w:t xml:space="preserve">and in </w:t>
      </w:r>
      <w:ins w:id="78" w:author="Trent Biggs" w:date="2015-10-21T12:30:00Z">
        <w:r w:rsidR="00C01C6F">
          <w:t>the</w:t>
        </w:r>
      </w:ins>
      <w:del w:id="79" w:author="Trent Biggs" w:date="2015-10-21T12:30:00Z">
        <w:r w:rsidR="00B4560A" w:rsidDel="00C01C6F">
          <w:delText>the</w:delText>
        </w:r>
      </w:del>
      <w:r w:rsidR="00B4560A">
        <w:t xml:space="preserve"> </w:t>
      </w:r>
      <w:ins w:id="80" w:author="Trent Biggs" w:date="2015-10-21T12:33:00Z">
        <w:r w:rsidR="00C01C6F">
          <w:t xml:space="preserve">deep </w:t>
        </w:r>
      </w:ins>
      <w:commentRangeStart w:id="81"/>
      <w:r w:rsidR="00B4560A">
        <w:t>channel</w:t>
      </w:r>
      <w:commentRangeEnd w:id="81"/>
      <w:r w:rsidR="00C01C6F">
        <w:rPr>
          <w:rStyle w:val="CommentReference"/>
        </w:rPr>
        <w:commentReference w:id="81"/>
      </w:r>
      <w:del w:id="82" w:author="Trent Biggs" w:date="2015-10-21T12:30:00Z">
        <w:r w:rsidR="00892963" w:rsidDel="00C01C6F">
          <w:delText xml:space="preserve"> incised into the reef</w:delText>
        </w:r>
      </w:del>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Flow directions during tidal forcing were the most variable, with instances of transport from the reef flat to the fore reef</w:t>
      </w:r>
      <w:ins w:id="83" w:author="Trent Biggs" w:date="2015-10-21T12:34:00Z">
        <w:r w:rsidR="00C01C6F">
          <w:t>.  U</w:t>
        </w:r>
      </w:ins>
      <w:del w:id="84" w:author="Trent Biggs" w:date="2015-10-21T12:34:00Z">
        <w:r w:rsidR="00892963" w:rsidDel="00C01C6F">
          <w:delText>; u</w:delText>
        </w:r>
      </w:del>
      <w:r w:rsidR="00892963">
        <w:t xml:space="preserve">nder onshore wind forcing, flow directions were mostly into the embayment. </w:t>
      </w:r>
      <w:r w:rsidR="000973AD">
        <w:t>Lagrangian esti</w:t>
      </w:r>
      <w:r w:rsidR="00B9251E">
        <w:t>mates of mean flow speeds were 70-1</w:t>
      </w:r>
      <w:r w:rsidR="001743A2">
        <w:t>3</w:t>
      </w:r>
      <w:r w:rsidR="00B9251E">
        <w:t>9</w:t>
      </w:r>
      <w:r w:rsidR="000973AD">
        <w:t>% higher than Eulerian estimates, either due to the spatial heterogeneity in</w:t>
      </w:r>
      <w:r w:rsidR="009D080D">
        <w:t xml:space="preserve"> observed</w:t>
      </w:r>
      <w:r w:rsidR="000973AD">
        <w:t xml:space="preserve"> flows or the influence of Stokes drift </w:t>
      </w:r>
      <w:r w:rsidR="009D080D">
        <w:t xml:space="preserve">on the </w:t>
      </w:r>
      <w:del w:id="85" w:author="Trent Biggs" w:date="2015-10-21T12:34:00Z">
        <w:r w:rsidR="009D080D" w:rsidDel="00C01C6F">
          <w:delText xml:space="preserve">surface </w:delText>
        </w:r>
      </w:del>
      <w:r w:rsidR="009D080D">
        <w:t>drifters</w:t>
      </w:r>
      <w:r w:rsidR="000973AD">
        <w:t xml:space="preserve">. </w:t>
      </w:r>
      <w:r w:rsidR="000A4C38">
        <w:t>The</w:t>
      </w:r>
      <w:del w:id="86" w:author="Trent Biggs" w:date="2015-10-21T12:40:00Z">
        <w:r w:rsidR="000A4C38" w:rsidDel="00AA4730">
          <w:delText>se</w:delText>
        </w:r>
      </w:del>
      <w:r w:rsidR="000A4C38">
        <w:t xml:space="preserve"> results demonstrate </w:t>
      </w:r>
      <w:del w:id="87" w:author="Trent Biggs" w:date="2015-10-21T12:40:00Z">
        <w:r w:rsidR="000A4C38" w:rsidDel="00AA4730">
          <w:delText xml:space="preserve">the applicability of </w:delText>
        </w:r>
      </w:del>
      <w:r w:rsidR="000A4C38">
        <w:t xml:space="preserve">a hybrid </w:t>
      </w:r>
      <w:ins w:id="88" w:author="Trent Biggs" w:date="2015-10-22T11:34:00Z">
        <w:r w:rsidR="00CE5483">
          <w:t xml:space="preserve">and rapid </w:t>
        </w:r>
      </w:ins>
      <w:r w:rsidR="000A4C38">
        <w:t>Lagrangian-Eulerian measurement scheme to understand spatially distribu</w:t>
      </w:r>
      <w:r w:rsidR="005E62E0">
        <w:t>t</w:t>
      </w:r>
      <w:r w:rsidR="000A4C38">
        <w:t>ed and temporally extensive flow patterns and</w:t>
      </w:r>
      <w:ins w:id="89" w:author="Trent Biggs" w:date="2015-10-21T12:36:00Z">
        <w:r w:rsidR="00C01C6F">
          <w:t xml:space="preserve"> </w:t>
        </w:r>
      </w:ins>
      <w:del w:id="90" w:author="Trent Biggs" w:date="2015-10-21T12:36:00Z">
        <w:r w:rsidR="000A4C38" w:rsidDel="00C01C6F">
          <w:delText xml:space="preserve"> thus </w:delText>
        </w:r>
      </w:del>
      <w:r w:rsidR="000A4C38">
        <w:t>residence time</w:t>
      </w:r>
      <w:ins w:id="91" w:author="Trent Biggs" w:date="2015-10-22T11:34:00Z">
        <w:r w:rsidR="00CE5483">
          <w:t>s</w:t>
        </w:r>
      </w:ins>
      <w:r w:rsidR="000A4C38">
        <w:t xml:space="preserve"> </w:t>
      </w:r>
      <w:r w:rsidR="00B12829">
        <w:t xml:space="preserve">for biophysical studies </w:t>
      </w:r>
      <w:r w:rsidR="000A4C38">
        <w:t>in geomorphically-complex embayments that characterize many reef-lined coasts.</w:t>
      </w:r>
    </w:p>
    <w:p w:rsidR="005E62E0" w:rsidRDefault="005E62E0" w:rsidP="001743A2">
      <w:pPr>
        <w:spacing w:after="0"/>
        <w:ind w:firstLine="0"/>
      </w:pPr>
    </w:p>
    <w:p w:rsidR="00576BC7" w:rsidRDefault="00F52D0A" w:rsidP="001743A2">
      <w:pPr>
        <w:pStyle w:val="HeadingCR1"/>
        <w:spacing w:before="0"/>
      </w:pPr>
      <w:r>
        <w:t>Keywords</w:t>
      </w:r>
      <w:r w:rsidR="000A4C38">
        <w:t>:</w:t>
      </w:r>
    </w:p>
    <w:p w:rsidR="00576BC7" w:rsidRDefault="000A4C38" w:rsidP="001743A2">
      <w:pPr>
        <w:spacing w:after="0"/>
        <w:ind w:firstLine="0"/>
      </w:pPr>
      <w:r>
        <w:t xml:space="preserve">coral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rsidR="00C4278D" w:rsidRDefault="00C4278D" w:rsidP="001743A2">
      <w:pPr>
        <w:spacing w:after="0"/>
        <w:ind w:firstLine="0"/>
      </w:pPr>
    </w:p>
    <w:p w:rsidR="005A6E1F" w:rsidRDefault="000A4C38" w:rsidP="001743A2">
      <w:pPr>
        <w:pStyle w:val="HeadingCR1"/>
        <w:spacing w:before="0"/>
      </w:pPr>
      <w:r>
        <w:t>I</w:t>
      </w:r>
      <w:r w:rsidR="00D31F5A">
        <w:t>ntroduction</w:t>
      </w:r>
    </w:p>
    <w:p w:rsidR="002D54BF" w:rsidRDefault="003C7096" w:rsidP="001743A2">
      <w:pPr>
        <w:spacing w:after="0"/>
        <w:rPr>
          <w:ins w:id="92" w:author="Trent Biggs" w:date="2015-10-21T12:54:00Z"/>
        </w:rPr>
      </w:pPr>
      <w:ins w:id="93" w:author="Trent Biggs" w:date="2015-10-21T12:40:00Z">
        <w:r>
          <w:t xml:space="preserve">Water </w:t>
        </w:r>
      </w:ins>
      <w:ins w:id="94" w:author="Trent Biggs" w:date="2015-10-21T12:41:00Z">
        <w:r>
          <w:t>c</w:t>
        </w:r>
      </w:ins>
      <w:del w:id="95" w:author="Trent Biggs" w:date="2015-10-21T12:41:00Z">
        <w:r w:rsidR="00797382" w:rsidDel="003C7096">
          <w:delText>C</w:delText>
        </w:r>
      </w:del>
      <w:r w:rsidR="000A4C38">
        <w:t>irculation and residence tim</w:t>
      </w:r>
      <w:r w:rsidR="005A6E1F">
        <w:t>e</w:t>
      </w:r>
      <w:ins w:id="96" w:author="Trent Biggs" w:date="2015-10-21T12:41:00Z">
        <w:r>
          <w:t xml:space="preserve"> </w:t>
        </w:r>
      </w:ins>
      <w:del w:id="97" w:author="Trent Biggs" w:date="2015-10-21T12:41:00Z">
        <w:r w:rsidR="005A6E1F" w:rsidDel="003C7096">
          <w:delText xml:space="preserve"> of reef waters </w:delText>
        </w:r>
      </w:del>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r w:rsidR="005A6E1F">
        <w:fldChar w:fldCharType="begin" w:fldLock="1"/>
      </w:r>
      <w:r w:rsidR="005A6E1F">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mendeley" : { "formattedCitation" : "(Falter et al. 2004; Wyatt et al. 2012)", "plainTextFormattedCitation" : "(Falter et al. 2004; Wyatt et al. 2012)", "previouslyFormattedCitation" : "(Falter et al. 2004; Wyatt et al. 2012)" }, "properties" : { "noteIndex" : 0 }, "schema" : "https://github.com/citation-style-language/schema/raw/master/csl-citation.json" }</w:instrText>
      </w:r>
      <w:r w:rsidR="005A6E1F">
        <w:fldChar w:fldCharType="separate"/>
      </w:r>
      <w:r w:rsidR="005A6E1F" w:rsidRPr="00D41352">
        <w:rPr>
          <w:noProof/>
        </w:rPr>
        <w:t>(Falter et al. 2004; Wyatt et al. 2012)</w:t>
      </w:r>
      <w:r w:rsidR="005A6E1F">
        <w:fldChar w:fldCharType="end"/>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moveToRangeStart w:id="98" w:author="Trent Biggs" w:date="2015-10-21T12:54:00Z" w:name="move433195409"/>
      <w:commentRangeStart w:id="99"/>
      <w:moveTo w:id="100" w:author="Trent Biggs" w:date="2015-10-21T12:54:00Z">
        <w:r w:rsidR="002D54BF">
          <w:t>The</w:t>
        </w:r>
        <w:commentRangeEnd w:id="99"/>
        <w:r w:rsidR="002D54BF">
          <w:rPr>
            <w:rStyle w:val="CommentReference"/>
          </w:rPr>
          <w:commentReference w:id="99"/>
        </w:r>
        <w:r w:rsidR="002D54BF">
          <w:t xml:space="preserve"> response of corals to terrestrial sediment stress is primarily a function of the magnitude of sediment loading and the duration of time the corals are exposed to sediment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moveTo>
      <w:moveToRangeEnd w:id="98"/>
    </w:p>
    <w:p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ins w:id="101" w:author="Trent Biggs" w:date="2015-10-21T12:41:00Z">
        <w:r w:rsidR="003C7096">
          <w:t>often use</w:t>
        </w:r>
      </w:ins>
      <w:del w:id="102" w:author="Trent Biggs" w:date="2015-10-21T12:41:00Z">
        <w:r w:rsidR="000A4C38" w:rsidDel="003C7096">
          <w:delText>are</w:delText>
        </w:r>
        <w:r w:rsidR="003E7D7C" w:rsidDel="003C7096">
          <w:delText xml:space="preserve"> often </w:delText>
        </w:r>
        <w:r w:rsidR="000A4C38" w:rsidDel="003C7096">
          <w:delText>done with</w:delText>
        </w:r>
      </w:del>
      <w:r w:rsidR="000A4C38">
        <w:t xml:space="preserve"> coarse estimat</w:t>
      </w:r>
      <w:ins w:id="103" w:author="Trent Biggs" w:date="2015-10-21T12:41:00Z">
        <w:r w:rsidR="003C7096">
          <w:t>es</w:t>
        </w:r>
      </w:ins>
      <w:del w:id="104" w:author="Trent Biggs" w:date="2015-10-21T12:41:00Z">
        <w:r w:rsidR="000A4C38" w:rsidDel="003C7096">
          <w:delText>ions</w:delText>
        </w:r>
      </w:del>
      <w:r w:rsidR="000A4C38">
        <w:t xml:space="preserve"> of pollutant discharge and distance-based plume models</w:t>
      </w:r>
      <w:ins w:id="105" w:author="Trent Biggs" w:date="2015-10-21T12:42:00Z">
        <w:r w:rsidR="003C7096">
          <w:t xml:space="preserve"> that assume symmetry in flow fields</w:t>
        </w:r>
      </w:ins>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Since hydrodynamic conditions can exacerbate or limit the impacts of terrestrial sediment from disturbed watersheds</w:t>
      </w:r>
      <w:ins w:id="106" w:author="Trent Biggs" w:date="2015-10-21T12:42:00Z">
        <w:r w:rsidR="003C7096">
          <w:t xml:space="preserve"> on coral reefs</w:t>
        </w:r>
      </w:ins>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w:t>
      </w:r>
      <w:r w:rsidR="003E7D7C">
        <w:t xml:space="preserve">actual </w:t>
      </w:r>
      <w:r w:rsidR="000A4C38">
        <w:t xml:space="preserve">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rsidR="00576BC7" w:rsidRDefault="000A4C38" w:rsidP="001743A2">
      <w:pPr>
        <w:spacing w:after="0"/>
      </w:pPr>
      <w:r>
        <w:t xml:space="preserve">Studies in various coral reef environments adjacent </w:t>
      </w:r>
      <w:ins w:id="107" w:author="Trent Biggs" w:date="2015-10-21T12:43:00Z">
        <w:r w:rsidR="003C7096">
          <w:t>steep volcanic</w:t>
        </w:r>
      </w:ins>
      <w:del w:id="108" w:author="Trent Biggs" w:date="2015-10-21T12:43:00Z">
        <w:r w:rsidDel="003C7096">
          <w:delText>high</w:delText>
        </w:r>
      </w:del>
      <w:r>
        <w:t xml:space="preserve"> islands </w:t>
      </w:r>
      <w:r w:rsidR="003E7D7C">
        <w:t>have shown</w:t>
      </w:r>
      <w:r>
        <w:t xml:space="preserve"> </w:t>
      </w:r>
      <w:ins w:id="109" w:author="Trent Biggs" w:date="2015-10-21T12:43:00Z">
        <w:r w:rsidR="003C7096">
          <w:t xml:space="preserve">that </w:t>
        </w:r>
      </w:ins>
      <w:r>
        <w:t>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xml:space="preserve">. Current speeds and patterns over reefs exposed to remotely-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Falter et al. 2008)", "plainTextFormattedCitation" : "(Storlazzi et al. 2004; Falter et al. 2008)", "previouslyFormattedCitation" : "(Falter et al. 2008)" }, "properties" : { "noteIndex" : 0 }, "schema" : "https://github.com/citation-style-language/schema/raw/master/csl-citation.json" }</w:instrText>
      </w:r>
      <w:r w:rsidR="00F67EBE">
        <w:fldChar w:fldCharType="separate"/>
      </w:r>
      <w:r w:rsidR="009B6BC6" w:rsidRPr="009B6BC6">
        <w:rPr>
          <w:noProof/>
        </w:rPr>
        <w:t>(Storlazzi et al. 2004; Falter et al. 2008)</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in wave-driven environments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 Wyatt et al. 2010)", "plainTextFormattedCitation" : "(Hench et al. 2008; Lowe et al. 2009; Wyatt et al. 2010)", "previouslyFormattedCitation" : "(Hench et al. 2008; Lowe et al. 2009; Wyatt et al. 2010)" }, "properties" : { "noteIndex" : 0 }, "schema" : "https://github.com/citation-style-language/schema/raw/master/csl-citation.json" }</w:instrText>
      </w:r>
      <w:r w:rsidR="00AD13C2">
        <w:fldChar w:fldCharType="separate"/>
      </w:r>
      <w:r w:rsidR="00D41352" w:rsidRPr="00D41352">
        <w:rPr>
          <w:noProof/>
        </w:rPr>
        <w:t>(Hench et al. 2008; Lowe et al. 2009; Wyatt et al. 2010)</w:t>
      </w:r>
      <w:r w:rsidR="00AD13C2">
        <w:fldChar w:fldCharType="end"/>
      </w:r>
      <w:r>
        <w:t>. In wind-driven 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p>
    <w:p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Collecting high spatial resolution data on hydrodynamic processes using Eulerian methods is logistically difficult</w:t>
      </w:r>
      <w:r w:rsidR="00EF74A1">
        <w:t xml:space="preserve"> </w:t>
      </w:r>
      <w:r w:rsidR="00EF74A1">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2",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4, 2006b)", "plainTextFormattedCitation" : "(Storlazzi et al. 2004, 2006b)", "previouslyFormattedCitation" : "(Storlazzi et al. 2004, 2006b)" }, "properties" : { "noteIndex" : 0 }, "schema" : "https://github.com/citation-style-language/schema/raw/master/csl-citation.json" }</w:instrText>
      </w:r>
      <w:r w:rsidR="00EF74A1">
        <w:fldChar w:fldCharType="separate"/>
      </w:r>
      <w:r w:rsidR="00D41352" w:rsidRPr="00D41352">
        <w:rPr>
          <w:noProof/>
        </w:rPr>
        <w:t>(Storlazzi et al. 2004, 2006b)</w:t>
      </w:r>
      <w:r w:rsidR="00EF74A1">
        <w:fldChar w:fldCharType="end"/>
      </w:r>
      <w:r>
        <w:t>, so other methods inc</w:t>
      </w:r>
      <w:r w:rsidR="009756DE">
        <w:t>l</w:t>
      </w:r>
      <w:r>
        <w:t xml:space="preserve">uding hydrodynamic models, remote sensing, and Lagrangian methods have been used. </w:t>
      </w:r>
      <w:r w:rsidR="008F1257">
        <w:t>Remote sensing approaches are infeasible where the study area is small</w:t>
      </w:r>
      <w:del w:id="110" w:author="Trent Biggs" w:date="2015-10-21T12:46:00Z">
        <w:r w:rsidR="008F1257" w:rsidDel="003C7096">
          <w:delText xml:space="preserve"> in scale</w:delText>
        </w:r>
      </w:del>
      <w:r w:rsidR="008F1257">
        <w:t xml:space="preserve"> </w:t>
      </w:r>
      <w:commentRangeStart w:id="111"/>
      <w:r w:rsidR="008F1257">
        <w:t>and</w:t>
      </w:r>
      <w:commentRangeEnd w:id="111"/>
      <w:r w:rsidR="003C7096">
        <w:rPr>
          <w:rStyle w:val="CommentReference"/>
        </w:rPr>
        <w:commentReference w:id="111"/>
      </w:r>
      <w:r w:rsidR="008F1257">
        <w:t xml:space="preserve"> experiences frequent cloudy conditions. </w:t>
      </w:r>
      <w:r w:rsidR="004B4A21">
        <w:t>Hydrodynamic computer models</w:t>
      </w:r>
      <w:r>
        <w:t xml:space="preserve"> typically require accurate bathymetry, detailed forcing data, and significant modeling expertise</w:t>
      </w:r>
      <w:r w:rsidR="00A9469F">
        <w:t xml:space="preserve"> </w:t>
      </w:r>
      <w:r w:rsidR="00A9469F">
        <w:fldChar w:fldCharType="begin" w:fldLock="1"/>
      </w:r>
      <w:r w:rsidR="00D41352">
        <w:instrText>ADDIN CSL_CITATION { "citationItems" : [ { "id" : "ITEM-1", "itemData" : { "author" : [ { "dropping-particle" : "", "family" : "Hoeke", "given" : "R K", "non-dropping-particle" : "", "parse-names" : false, "suffix" : "" } ], "container-title" : "PhD Thesis", "id" : "ITEM-1", "issued" : { "date-parts" : [ [ "2010" ] ] }, "publisher" : "James Cook University", "title" : "An investigation of wave-dominated coral reef hydrodynamics", "type" : "thesis" }, "uris" : [ "http://www.mendeley.com/documents/?uuid=511d71f7-4fd5-4ecc-86ff-06adde29d703" ] }, { "id" : "ITEM-2", "itemData" : { "author" : [ { "dropping-particle" : "", "family" : "King", "given" : "David B.", "non-dropping-particle" : "", "parse-names" : false, "suffix" : "" }, { "dropping-particle" : "", "family" : "Lackey", "given" : "Tahirih C", "non-dropping-particle" : "", "parse-names" : false, "suffix" : "" }, { "dropping-particle" : "", "family" : "Gailani", "given" : "Joseph Z", "non-dropping-particle" : "", "parse-names" : false, "suffix" : "" }, { "dropping-particle" : "", "family" : "Shafer", "given" : "Deborah J", "non-dropping-particle" : "", "parse-names" : false, "suffix" : "" } ], "container-title" : "Proceedings of the 12th International Coral Reef Symposium", "id" : "ITEM-2", "issued" : { "date-parts" : [ [ "2012" ] ] }, "publisher-place" : "Cairns, Australia", "title" : "Fate of Suspended Dredge Material at Apra Harbor, Guam: Particle Tracking Around Coral Reefs", "type" : "paper-conference" }, "uris" : [ "http://www.mendeley.com/documents/?uuid=9c957ac0-1274-42ad-ab82-58aa3d2d2c71" ] }, { "id" : "ITEM-3", "itemData" : { "DOI" : "10.1016/j.ecss.2009.06.029", "ISSN" : "02727714", "author" : [ { "dropping-particle" : "", "family" : "Wolanski", "given" : "Eric", "non-dropping-particle" : "", "parse-names" : false, "suffix" : "" }, { "dropping-particle" : "", "family" : "Martinez", "given" : "Jonathan A.", "non-dropping-particle" : "", "parse-names" : false, "suffix" : "" }, { "dropping-particle" : "", "family" : "Richmond", "given" : "Robert H.", "non-dropping-particle" : "", "parse-names" : false, "suffix" : "" } ], "container-title" : "Estuarine, Coastal and Shelf Science", "id" : "ITEM-3", "issue" : "2", "issued" : { "date-parts" : [ [ "2009", "9" ] ] }, "page" : "259-268", "publisher" : "Elsevier Ltd", "title" : "Quantifying the impact of watershed urbanization on a coral reef: Maunalua Bay, Hawaii", "type" : "article-journal", "volume" : "84" }, "uris" : [ "http://www.mendeley.com/documents/?uuid=113ef700-ca1c-4e1b-ab68-56e2bdd7d406" ] } ], "mendeley" : { "formattedCitation" : "(Wolanski et al. 2009; Hoeke 2010; King et al. 2012)", "plainTextFormattedCitation" : "(Wolanski et al. 2009; Hoeke 2010; King et al. 2012)", "previouslyFormattedCitation" : "(Wolanski et al. 2009; Hoeke 2010; King et al. 2012)" }, "properties" : { "noteIndex" : 0 }, "schema" : "https://github.com/citation-style-language/schema/raw/master/csl-citation.json" }</w:instrText>
      </w:r>
      <w:r w:rsidR="00A9469F">
        <w:fldChar w:fldCharType="separate"/>
      </w:r>
      <w:r w:rsidR="00D41352" w:rsidRPr="00D41352">
        <w:rPr>
          <w:noProof/>
        </w:rPr>
        <w:t>(Wolanski et al. 2009; Hoeke 2010; King et al. 2012)</w:t>
      </w:r>
      <w:r w:rsidR="00A9469F">
        <w:fldChar w:fldCharType="end"/>
      </w:r>
      <w:r>
        <w:t xml:space="preserve">. Lagrangian methods </w:t>
      </w:r>
      <w:r w:rsidR="0048483C">
        <w:t>such as</w:t>
      </w:r>
      <w:r>
        <w:t xml:space="preserve"> GPS-tracking drifters have been used to map flow patterns in coastal areas, </w:t>
      </w:r>
      <w:ins w:id="112" w:author="Trent Biggs" w:date="2015-10-21T12:52:00Z">
        <w:r w:rsidR="002D54BF">
          <w:t xml:space="preserve">to </w:t>
        </w:r>
      </w:ins>
      <w:r>
        <w:t xml:space="preserve">compare </w:t>
      </w:r>
      <w:ins w:id="113" w:author="Trent Biggs" w:date="2015-10-21T12:52:00Z">
        <w:r w:rsidR="002D54BF">
          <w:t>with</w:t>
        </w:r>
      </w:ins>
      <w:del w:id="114" w:author="Trent Biggs" w:date="2015-10-21T12:52:00Z">
        <w:r w:rsidDel="002D54BF">
          <w:delText>to</w:delText>
        </w:r>
      </w:del>
      <w:r>
        <w:t xml:space="preserve"> Eulerian flow descriptions</w:t>
      </w:r>
      <w:r w:rsidR="00A9469F">
        <w:t xml:space="preserve"> </w:t>
      </w:r>
      <w:r w:rsidR="00A9469F">
        <w:fldChar w:fldCharType="begin" w:fldLock="1"/>
      </w:r>
      <w:r w:rsidR="00F345C2">
        <w:instrText>ADDIN CSL_CITATION { "citationItems" : [ { "id" : "ITEM-1",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1", "issue" : "2", "issued" : { "date-parts" : [ [ "2012" ] ] }, "page" : "401-419", "title" : "Oceanographic forcing of nutrient uptake and release over a fringing coral reef", "type" : "article-journal", "volume" : "57" }, "uris" : [ "http://www.mendeley.com/documents/?uuid=a730be49-96eb-4294-97b4-06c04ec9913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2)", "plainTextFormattedCitation" : "(Storlazzi et al. 2006a; Wyatt et al. 2012)", "previouslyFormattedCitation" : "(Storlazzi et al. 2006a; Wyatt et al. 2012)" }, "properties" : { "noteIndex" : 0 }, "schema" : "https://github.com/citation-style-language/schema/raw/master/csl-citation.json" }</w:instrText>
      </w:r>
      <w:r w:rsidR="00A9469F">
        <w:fldChar w:fldCharType="separate"/>
      </w:r>
      <w:r w:rsidR="00F345C2" w:rsidRPr="00F345C2">
        <w:rPr>
          <w:noProof/>
        </w:rPr>
        <w:t>(Storlazzi et al. 2006a; Wyatt et al. 2012)</w:t>
      </w:r>
      <w:r w:rsidR="00A9469F">
        <w:fldChar w:fldCharType="end"/>
      </w:r>
      <w:r>
        <w:t>, or validate hydrodynamic computer models</w:t>
      </w:r>
      <w:r w:rsidR="008D6741">
        <w:t xml:space="preserve"> </w:t>
      </w:r>
      <w:r w:rsidR="008D6741">
        <w:fldChar w:fldCharType="begin" w:fldLock="1"/>
      </w:r>
      <w:r w:rsidR="00D41352">
        <w:instrText>ADDIN CSL_CITATION { "citationItems" : [ { "id" : "ITEM-1",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1",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Ouillon et al. 2010)", "plainTextFormattedCitation" : "(Ouillon et al. 2010)", "previouslyFormattedCitation" : "(Ouillon et al. 2010)" }, "properties" : { "noteIndex" : 0 }, "schema" : "https://github.com/citation-style-language/schema/raw/master/csl-citation.json" }</w:instrText>
      </w:r>
      <w:r w:rsidR="008D6741">
        <w:fldChar w:fldCharType="separate"/>
      </w:r>
      <w:r w:rsidR="00D41352" w:rsidRPr="00D41352">
        <w:rPr>
          <w:noProof/>
        </w:rPr>
        <w:t>(Ouillon et al. 2010)</w:t>
      </w:r>
      <w:r w:rsidR="008D6741">
        <w:fldChar w:fldCharType="end"/>
      </w:r>
      <w:r>
        <w:t>. Research on rip currents in beach surf zones ha</w:t>
      </w:r>
      <w:r w:rsidR="004B4A21">
        <w:t>s</w:t>
      </w:r>
      <w:ins w:id="115" w:author="Trent Biggs" w:date="2015-10-21T12:52:00Z">
        <w:r w:rsidR="002D54BF">
          <w:t xml:space="preserve"> </w:t>
        </w:r>
      </w:ins>
      <w:del w:id="116" w:author="Trent Biggs" w:date="2015-10-21T12:52:00Z">
        <w:r w:rsidDel="002D54BF">
          <w:delText xml:space="preserve"> </w:delText>
        </w:r>
        <w:r w:rsidR="004B4A21" w:rsidDel="002D54BF">
          <w:delText xml:space="preserve">demonstrated the </w:delText>
        </w:r>
      </w:del>
      <w:r w:rsidR="004B4A21">
        <w:t>use</w:t>
      </w:r>
      <w:ins w:id="117" w:author="Trent Biggs" w:date="2015-10-21T12:52:00Z">
        <w:r w:rsidR="002D54BF">
          <w:t>d</w:t>
        </w:r>
      </w:ins>
      <w:r w:rsidR="004B4A21">
        <w:t xml:space="preserve"> 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but</w:t>
      </w:r>
      <w:r>
        <w:t xml:space="preserve"> </w:t>
      </w:r>
      <w:r w:rsidR="004B4A21">
        <w:t xml:space="preserve">this approach </w:t>
      </w:r>
      <w:ins w:id="118" w:author="Trent Biggs" w:date="2015-10-21T12:53:00Z">
        <w:r w:rsidR="002D54BF">
          <w:t>has not been widely used</w:t>
        </w:r>
      </w:ins>
      <w:del w:id="119" w:author="Trent Biggs" w:date="2015-10-21T12:52:00Z">
        <w:r w:rsidDel="002D54BF">
          <w:delText xml:space="preserve">has been </w:delText>
        </w:r>
        <w:r w:rsidR="008F1257" w:rsidDel="002D54BF">
          <w:delText>limited</w:delText>
        </w:r>
      </w:del>
      <w:r>
        <w:t xml:space="preserve"> in shallow reef environment</w:t>
      </w:r>
      <w:r w:rsidR="008F1257">
        <w:t xml:space="preserve">s </w:t>
      </w:r>
      <w:r w:rsidR="008F1257">
        <w:fldChar w:fldCharType="begin" w:fldLock="1"/>
      </w:r>
      <w:r w:rsidR="008F1257">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Falter et al. 2008; Wyatt et al. 2010)", "plainTextFormattedCitation" : "(Falter et al. 2008; Wyatt et al. 2010)", "previouslyFormattedCitation" : "(Falter et al. 2008; Wyatt et al. 2010)" }, "properties" : { "noteIndex" : 0 }, "schema" : "https://github.com/citation-style-language/schema/raw/master/csl-citation.json" }</w:instrText>
      </w:r>
      <w:r w:rsidR="008F1257">
        <w:fldChar w:fldCharType="separate"/>
      </w:r>
      <w:r w:rsidR="008F1257" w:rsidRPr="008F1257">
        <w:rPr>
          <w:noProof/>
        </w:rPr>
        <w:t>(Falter et al. 2008; Wyatt et al. 2010)</w:t>
      </w:r>
      <w:r w:rsidR="008F1257">
        <w:fldChar w:fldCharType="end"/>
      </w:r>
      <w:r>
        <w:t>.</w:t>
      </w:r>
    </w:p>
    <w:p w:rsidR="00576BC7" w:rsidRDefault="000A4C38" w:rsidP="001743A2">
      <w:pPr>
        <w:spacing w:after="0"/>
      </w:pPr>
      <w:r>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successfully combined Eulerian and Lagrangian methods to investigate transport patterns between adjacent reefs and islands by comparing Lagrangian drifter tracks with progressive vectors of cumulative flow calculated from Eulerian current meters to determine if short-term observations from drifters were representative of the dominant patterns.</w:t>
      </w:r>
    </w:p>
    <w:p w:rsidR="00576BC7" w:rsidRDefault="00BD782F" w:rsidP="001743A2">
      <w:pPr>
        <w:spacing w:after="0"/>
        <w:rPr>
          <w:ins w:id="120" w:author="Trent Biggs" w:date="2015-10-21T13:00:00Z"/>
        </w:rPr>
      </w:pPr>
      <w:moveFromRangeStart w:id="121" w:author="Trent Biggs" w:date="2015-10-21T12:54:00Z" w:name="move433195409"/>
      <w:commentRangeStart w:id="122"/>
      <w:moveFrom w:id="123" w:author="Trent Biggs" w:date="2015-10-21T12:54:00Z">
        <w:r w:rsidDel="002D54BF">
          <w:t>T</w:t>
        </w:r>
        <w:r w:rsidR="000A4C38" w:rsidDel="002D54BF">
          <w:t>he</w:t>
        </w:r>
        <w:commentRangeEnd w:id="122"/>
        <w:r w:rsidR="009B6BC6" w:rsidDel="002D54BF">
          <w:rPr>
            <w:rStyle w:val="CommentReference"/>
          </w:rPr>
          <w:commentReference w:id="122"/>
        </w:r>
        <w:r w:rsidDel="002D54BF">
          <w:t xml:space="preserve"> response of</w:t>
        </w:r>
        <w:r w:rsidR="000A4C38" w:rsidDel="002D54BF">
          <w:t xml:space="preserve"> corals to terrestrial sediment</w:t>
        </w:r>
        <w:r w:rsidR="00841A4A" w:rsidDel="002D54BF">
          <w:t xml:space="preserve"> stress</w:t>
        </w:r>
        <w:r w:rsidR="000A4C38" w:rsidDel="002D54BF">
          <w:t xml:space="preserve"> </w:t>
        </w:r>
        <w:r w:rsidR="00F345C2" w:rsidDel="002D54BF">
          <w:t>is</w:t>
        </w:r>
        <w:r w:rsidDel="002D54BF">
          <w:t xml:space="preserve"> </w:t>
        </w:r>
        <w:r w:rsidR="005E62E0" w:rsidDel="002D54BF">
          <w:t xml:space="preserve">primarily </w:t>
        </w:r>
        <w:r w:rsidDel="002D54BF">
          <w:t xml:space="preserve">a function of the magnitude </w:t>
        </w:r>
        <w:r w:rsidR="000A4C38" w:rsidDel="002D54BF">
          <w:t>of sediment loading and the duration of time the</w:t>
        </w:r>
        <w:r w:rsidDel="002D54BF">
          <w:t xml:space="preserve"> corals are exposed to sediment </w:t>
        </w:r>
        <w:r w:rsidDel="002D54BF">
          <w:fldChar w:fldCharType="begin" w:fldLock="1"/>
        </w:r>
        <w:r w:rsidR="00372A45" w:rsidDel="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Del="002D54BF">
          <w:fldChar w:fldCharType="separate"/>
        </w:r>
        <w:r w:rsidRPr="00BD782F" w:rsidDel="002D54BF">
          <w:rPr>
            <w:noProof/>
          </w:rPr>
          <w:t>(Erftemeijer et al. 2012)</w:t>
        </w:r>
        <w:r w:rsidDel="002D54BF">
          <w:fldChar w:fldCharType="end"/>
        </w:r>
        <w:r w:rsidR="002D6908" w:rsidDel="002D54BF">
          <w:t>, which is controlled by hydrodynamic conditions</w:t>
        </w:r>
        <w:r w:rsidDel="002D54BF">
          <w:t xml:space="preserve">. </w:t>
        </w:r>
      </w:moveFrom>
      <w:moveFromRangeEnd w:id="121"/>
      <w:r>
        <w:t>O</w:t>
      </w:r>
      <w:r w:rsidR="000A4C38">
        <w:t xml:space="preserve">ur </w:t>
      </w:r>
      <w:del w:id="124" w:author="Trent Biggs" w:date="2015-10-21T12:55:00Z">
        <w:r w:rsidR="000A4C38" w:rsidDel="002D54BF">
          <w:delText xml:space="preserve">goal </w:delText>
        </w:r>
        <w:r w:rsidDel="002D54BF">
          <w:delText>in this study</w:delText>
        </w:r>
      </w:del>
      <w:ins w:id="125" w:author="Trent Biggs" w:date="2015-10-21T12:55:00Z">
        <w:r w:rsidR="002D54BF">
          <w:t>objective</w:t>
        </w:r>
      </w:ins>
      <w:r>
        <w:t xml:space="preserve"> </w:t>
      </w:r>
      <w:r w:rsidR="000A4C38">
        <w:t>was to apply both Eulerian and Lagrangian methods</w:t>
      </w:r>
      <w:r w:rsidR="00841A4A">
        <w:t xml:space="preserve"> </w:t>
      </w:r>
      <w:ins w:id="126" w:author="Trent Biggs" w:date="2015-10-21T12:55:00Z">
        <w:r w:rsidR="002D54BF">
          <w:t xml:space="preserve">in a rapid assessment technique </w:t>
        </w:r>
      </w:ins>
      <w:r w:rsidR="000A4C38">
        <w:t xml:space="preserve">to understand the </w:t>
      </w:r>
      <w:r>
        <w:t xml:space="preserve">spatial </w:t>
      </w:r>
      <w:r w:rsidR="005E62E0">
        <w:t xml:space="preserve">flow </w:t>
      </w:r>
      <w:r>
        <w:t>patterns</w:t>
      </w:r>
      <w:ins w:id="127" w:author="Trent Biggs" w:date="2015-10-21T12:55:00Z">
        <w:r w:rsidR="002D54BF">
          <w:t xml:space="preserve">, </w:t>
        </w:r>
      </w:ins>
      <w:del w:id="128" w:author="Trent Biggs" w:date="2015-10-21T12:55:00Z">
        <w:r w:rsidDel="002D54BF">
          <w:delText xml:space="preserve"> </w:delText>
        </w:r>
        <w:r w:rsidR="005E62E0" w:rsidDel="002D54BF">
          <w:delText xml:space="preserve">and </w:delText>
        </w:r>
      </w:del>
      <w:r w:rsidR="005E62E0">
        <w:t>residence time</w:t>
      </w:r>
      <w:ins w:id="129" w:author="Trent Biggs" w:date="2015-10-21T12:55:00Z">
        <w:r w:rsidR="002D54BF">
          <w:t>, and their responses to different forcing conditions</w:t>
        </w:r>
      </w:ins>
      <w:r w:rsidR="005E62E0">
        <w:t xml:space="preserve"> </w:t>
      </w:r>
      <w:ins w:id="130" w:author="Trent Biggs" w:date="2015-10-21T12:55:00Z">
        <w:r w:rsidR="002D54BF">
          <w:t xml:space="preserve">in </w:t>
        </w:r>
      </w:ins>
      <w:del w:id="131" w:author="Trent Biggs" w:date="2015-10-21T12:55:00Z">
        <w:r w:rsidR="00841A4A" w:rsidDel="002D54BF">
          <w:delText xml:space="preserve">that determine </w:delText>
        </w:r>
        <w:r w:rsidR="007A130D" w:rsidDel="002D54BF">
          <w:delText>impact</w:delText>
        </w:r>
        <w:r w:rsidR="00841A4A" w:rsidDel="002D54BF">
          <w:delText xml:space="preserve"> of terrestrial sediment discharged to </w:delText>
        </w:r>
      </w:del>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ins w:id="132" w:author="Trent Biggs" w:date="2015-10-21T12:57:00Z">
        <w:r w:rsidR="0089198B">
          <w:t xml:space="preserve"> The study uses a </w:t>
        </w:r>
      </w:ins>
      <w:ins w:id="133" w:author="Trent Biggs" w:date="2015-10-21T12:58:00Z">
        <w:r w:rsidR="0089198B">
          <w:t xml:space="preserve">a spatially and temporally dense set of drifter deployments to characterize flow patterns across a reef.  </w:t>
        </w:r>
        <w:r w:rsidR="003A5214">
          <w:t xml:space="preserve">The measurements were sufficiently dense to produce </w:t>
        </w:r>
      </w:ins>
      <w:ins w:id="134" w:author="Trent Biggs" w:date="2015-10-21T12:59:00Z">
        <w:r w:rsidR="003A5214">
          <w:t xml:space="preserve">gridded data on flow velocities and residence times at a 10x10 </w:t>
        </w:r>
      </w:ins>
      <w:ins w:id="135" w:author="Trent Biggs" w:date="2015-10-21T13:00:00Z">
        <w:r w:rsidR="003A5214">
          <w:t xml:space="preserve">(?) </w:t>
        </w:r>
      </w:ins>
      <w:ins w:id="136" w:author="Trent Biggs" w:date="2015-10-21T12:59:00Z">
        <w:r w:rsidR="003A5214">
          <w:t xml:space="preserve">m resolution, which were then </w:t>
        </w:r>
      </w:ins>
      <w:ins w:id="137" w:author="Trent Biggs" w:date="2015-10-21T13:00:00Z">
        <w:r w:rsidR="003A5214">
          <w:t xml:space="preserve">used to identify dominant circulation patterns under different wind, wave and tidal conditions.  The </w:t>
        </w:r>
      </w:ins>
      <w:ins w:id="138" w:author="Trent Biggs" w:date="2015-10-21T13:01:00Z">
        <w:r w:rsidR="003A5214">
          <w:t>research</w:t>
        </w:r>
      </w:ins>
      <w:ins w:id="139" w:author="Trent Biggs" w:date="2015-10-21T13:00:00Z">
        <w:r w:rsidR="003A5214">
          <w:t xml:space="preserve"> questions are:</w:t>
        </w:r>
      </w:ins>
    </w:p>
    <w:p w:rsidR="003A5214" w:rsidRDefault="003A5214" w:rsidP="001743A2">
      <w:pPr>
        <w:spacing w:after="0"/>
      </w:pPr>
    </w:p>
    <w:p w:rsidR="00C4278D" w:rsidRDefault="00C4278D" w:rsidP="001743A2">
      <w:pPr>
        <w:spacing w:after="0"/>
      </w:pPr>
    </w:p>
    <w:p w:rsidR="00576BC7" w:rsidRDefault="00D31F5A" w:rsidP="009B6BC6">
      <w:pPr>
        <w:pStyle w:val="HeadingCR1"/>
        <w:spacing w:before="0"/>
      </w:pPr>
      <w:r>
        <w:t>Materials and Methods</w:t>
      </w:r>
    </w:p>
    <w:p w:rsidR="00D31F5A" w:rsidRPr="009B6BC6" w:rsidRDefault="00D31F5A" w:rsidP="009B6BC6">
      <w:pPr>
        <w:pStyle w:val="HeadingCR2"/>
        <w:spacing w:before="0"/>
        <w:rPr>
          <w:i/>
        </w:rPr>
      </w:pPr>
      <w:r w:rsidRPr="009B6BC6">
        <w:rPr>
          <w:i/>
        </w:rPr>
        <w:t>Study Area</w:t>
      </w:r>
    </w:p>
    <w:p w:rsidR="003E23E0" w:rsidRDefault="003E23E0" w:rsidP="009B6BC6">
      <w:pPr>
        <w:spacing w:after="0"/>
      </w:pPr>
      <w:r>
        <w:t xml:space="preserve">Faga'alu </w:t>
      </w:r>
      <w:commentRangeStart w:id="140"/>
      <w:r>
        <w:t>Bay</w:t>
      </w:r>
      <w:del w:id="141" w:author="Trent Biggs" w:date="2015-10-21T13:01:00Z">
        <w:r w:rsidR="00C4278D" w:rsidDel="00BC4F5C">
          <w:delText>,</w:delText>
        </w:r>
      </w:del>
      <w:r w:rsidR="00C4278D">
        <w:t xml:space="preserve"> </w:t>
      </w:r>
      <w:del w:id="142" w:author="Trent Biggs" w:date="2015-10-21T13:01:00Z">
        <w:r w:rsidR="00C4278D" w:rsidDel="00BC4F5C">
          <w:delText>on the island of Tutuila, American Samoa (14.290 S, 170.677 W),</w:delText>
        </w:r>
        <w:r w:rsidDel="00BC4F5C">
          <w:delText xml:space="preserve"> </w:delText>
        </w:r>
      </w:del>
      <w:r>
        <w:t xml:space="preserve">is situated </w:t>
      </w:r>
      <w:commentRangeEnd w:id="140"/>
      <w:r w:rsidR="00BC4F5C">
        <w:rPr>
          <w:rStyle w:val="CommentReference"/>
        </w:rPr>
        <w:commentReference w:id="140"/>
      </w:r>
      <w:r>
        <w:t>on the western side of Pago Pago Bay</w:t>
      </w:r>
      <w:ins w:id="143" w:author="Trent Biggs" w:date="2015-10-21T13:01:00Z">
        <w:r w:rsidR="00BC4F5C" w:rsidRPr="00BC4F5C">
          <w:t xml:space="preserve"> </w:t>
        </w:r>
        <w:r w:rsidR="00BC4F5C">
          <w:t>on the island of Tutuila, American Samoa (14.290 S, 170.677 W),</w:t>
        </w:r>
      </w:ins>
      <w:r w:rsidR="00C4278D">
        <w:t xml:space="preserve"> (Figure 1).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Faga'alu Bay is characterized by a semi-diurnal, microtidal regime where parts of the shallow reef crest and reef flat are exposed at extreme low tides. Faga'alu Bay is only open to south-southeast swell directions, and swells approaching from a southerly angle must refract to the west, reducing their energy. Offshore significant wave heights (</w:t>
      </w:r>
      <w:r>
        <w:rPr>
          <w:i/>
        </w:rPr>
        <w:t>H</w:t>
      </w:r>
      <w:r>
        <w:rPr>
          <w:i/>
          <w:vertAlign w:val="subscript"/>
        </w:rPr>
        <w:t>s</w:t>
      </w:r>
      <w:r>
        <w:t>) from southerly and southeasterly directions are generally less than 2.5 m and rarely exceed 3.0 m. Peak wave periods (</w:t>
      </w:r>
      <w:r>
        <w:rPr>
          <w:i/>
        </w:rPr>
        <w:t>T</w:t>
      </w:r>
      <w:r>
        <w:rPr>
          <w:i/>
          <w:vertAlign w:val="subscript"/>
        </w:rPr>
        <w:t>p</w:t>
      </w:r>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peak significant wave heights on the fore reef in Faga'alu up to 1.7 m, but wave heights greater tha</w:t>
      </w:r>
      <w:r w:rsidR="00C4278D">
        <w:t xml:space="preserve">n 1.0 m were rare. </w:t>
      </w:r>
      <w:ins w:id="144" w:author="Trent Biggs" w:date="2015-10-21T13:03:00Z">
        <w:r w:rsidR="00BC4F5C">
          <w:t>T</w:t>
        </w:r>
      </w:ins>
      <w:del w:id="145" w:author="Trent Biggs" w:date="2015-10-21T13:03:00Z">
        <w:r w:rsidR="00C4278D" w:rsidDel="00BC4F5C">
          <w:delText xml:space="preserve">Destructive </w:delText>
        </w:r>
        <w:r w:rsidDel="00BC4F5C">
          <w:delText>t</w:delText>
        </w:r>
      </w:del>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as 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rsidR="00576BC7" w:rsidRDefault="00C4278D" w:rsidP="009B6BC6">
      <w:pPr>
        <w:spacing w:after="0"/>
      </w:pPr>
      <w:r>
        <w:t xml:space="preserve">Faga’alu Bay </w:t>
      </w:r>
      <w:r w:rsidR="000A4C38">
        <w:t>is</w:t>
      </w:r>
      <w:ins w:id="146" w:author="Alex Messina" w:date="2015-10-01T13:25:00Z">
        <w:r w:rsidR="00D23FFD">
          <w:t xml:space="preserve"> a</w:t>
        </w:r>
      </w:ins>
      <w:r w:rsidR="000A4C38">
        <w:t xml:space="preserve"> V-shaped, </w:t>
      </w:r>
      <w:r w:rsidR="003E07FB">
        <w:t xml:space="preserve">coral </w:t>
      </w:r>
      <w:r w:rsidR="000A4C38">
        <w:t xml:space="preserve">reef-fringed embayment </w:t>
      </w:r>
      <w:del w:id="147" w:author="Alex Messina" w:date="2015-10-01T13:26:00Z">
        <w:r w:rsidR="000A4C38" w:rsidDel="00D23FFD">
          <w:delText>at the mouth of</w:delText>
        </w:r>
      </w:del>
      <w:ins w:id="148" w:author="Alex Messina" w:date="2015-10-01T13:26:00Z">
        <w:r w:rsidR="00D23FFD">
          <w:t>adjacent</w:t>
        </w:r>
      </w:ins>
      <w:r w:rsidR="000A4C38">
        <w:t xml:space="preserve"> a small (2.48 </w:t>
      </w:r>
      <w:r w:rsidR="00B320E8">
        <w:t>km</w:t>
      </w:r>
      <w:r w:rsidR="00B320E8" w:rsidRPr="00B320E8">
        <w:rPr>
          <w:vertAlign w:val="superscript"/>
        </w:rPr>
        <w:t>2</w:t>
      </w:r>
      <w:r w:rsidR="000A4C38">
        <w:t>), steep-sided watershed. The</w:t>
      </w:r>
      <w:r w:rsidR="003E07FB">
        <w:t xml:space="preserve"> bathymetrically complex</w:t>
      </w:r>
      <w:r w:rsidR="000A4C38">
        <w:t xml:space="preserve"> reef is characterized by a shallow reef flat extending from just offshore to the reef crest, where it</w:t>
      </w:r>
      <w:del w:id="149" w:author="Alex Messina" w:date="2015-10-01T13:26:00Z">
        <w:r w:rsidR="000A4C38" w:rsidDel="00D23FFD">
          <w:delText xml:space="preserve"> then</w:delText>
        </w:r>
      </w:del>
      <w:r w:rsidR="000A4C38">
        <w:t xml:space="preserve"> descends </w:t>
      </w:r>
      <w:r>
        <w:t xml:space="preserve">at an approximately 1:1 slope </w:t>
      </w:r>
      <w:r w:rsidR="000A4C38">
        <w:t xml:space="preserve">to the </w:t>
      </w:r>
      <w:r>
        <w:t xml:space="preserve">insular shelf 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r w:rsidR="000A4C38">
        <w:rPr>
          <w:i/>
        </w:rPr>
        <w:t>Acropora spp.</w:t>
      </w:r>
      <w:r w:rsidR="000A4C38">
        <w:t>; closer to the shore in the southern back-reef there are areas of deeper (1-5</w:t>
      </w:r>
      <w:r>
        <w:t xml:space="preserve"> </w:t>
      </w:r>
      <w:r w:rsidR="000A4C38">
        <w:t>m) sediment-floored pools with cora</w:t>
      </w:r>
      <w:r w:rsidR="004B4A21">
        <w:t>l bommies. An anthropogenically-</w:t>
      </w:r>
      <w:r w:rsidR="000A4C38">
        <w:t>altered, vertical-walled, 5-15 m deep paleostream channel extends from the mouth of Faga'alu Stream eastward to Pago Pago Bay; this channel divides the reef into a larger</w:t>
      </w:r>
      <w:r>
        <w:t>, more exposed</w:t>
      </w:r>
      <w:r w:rsidR="000A4C38">
        <w:t xml:space="preserve"> southern and a smaller</w:t>
      </w:r>
      <w:r>
        <w:t>, more sheltered</w:t>
      </w:r>
      <w:r w:rsidR="000A4C38">
        <w:t xml:space="preserve"> northern section.</w:t>
      </w:r>
      <w:r w:rsidR="005334F5">
        <w:t xml:space="preserve"> </w:t>
      </w:r>
      <w:r w:rsidR="005334F5">
        <w:fldChar w:fldCharType="begin" w:fldLock="1"/>
      </w:r>
      <w:r w:rsidR="00D4135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manualFormatting" : "NOAA's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5334F5">
        <w:fldChar w:fldCharType="separate"/>
      </w:r>
      <w:r w:rsidR="005334F5">
        <w:rPr>
          <w:noProof/>
        </w:rPr>
        <w:t xml:space="preserve">NOAA's </w:t>
      </w:r>
      <w:r w:rsidR="005334F5" w:rsidRPr="005334F5">
        <w:rPr>
          <w:noProof/>
        </w:rPr>
        <w:t>National Cen</w:t>
      </w:r>
      <w:r w:rsidR="005334F5">
        <w:rPr>
          <w:noProof/>
        </w:rPr>
        <w:t>ters for Coastal Ocean Science (</w:t>
      </w:r>
      <w:r w:rsidR="005334F5" w:rsidRPr="005334F5">
        <w:rPr>
          <w:noProof/>
        </w:rPr>
        <w:t>2005)</w:t>
      </w:r>
      <w:r w:rsidR="005334F5">
        <w:fldChar w:fldCharType="end"/>
      </w:r>
      <w:r w:rsidR="000A4C38">
        <w:t xml:space="preserve"> </w:t>
      </w:r>
      <w:commentRangeStart w:id="150"/>
      <w:r w:rsidR="000A4C38">
        <w:t>surveys describe coral coverage varies</w:t>
      </w:r>
      <w:commentRangeEnd w:id="150"/>
      <w:r w:rsidR="00BC4F5C">
        <w:rPr>
          <w:rStyle w:val="CommentReference"/>
        </w:rPr>
        <w:commentReference w:id="150"/>
      </w:r>
      <w:r w:rsidR="000A4C38">
        <w:t xml:space="preserve"> from less than 10% on the degraded northern reef, to more than 50% on the more intact southern reef. </w:t>
      </w:r>
    </w:p>
    <w:p w:rsidR="00B42656" w:rsidRDefault="00B42656" w:rsidP="009B6BC6">
      <w:pPr>
        <w:spacing w:after="0"/>
      </w:pPr>
    </w:p>
    <w:p w:rsidR="00576BC7" w:rsidRDefault="000A4C38" w:rsidP="009B6BC6">
      <w:pPr>
        <w:pStyle w:val="HeadingCR3"/>
        <w:spacing w:before="0"/>
      </w:pPr>
      <w:r>
        <w:t>Lagrangian Measurements</w:t>
      </w:r>
    </w:p>
    <w:p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D41352">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 xml:space="preserve">b). The fins of the drifters were approximately 30 cm wide and 18 cm in height, constructed of 1.3 cm diameter PVC with holes drilled to flood the piping. The GPS logger was installed in a PVC housing at the top. </w:t>
      </w:r>
    </w:p>
    <w:p w:rsidR="00C4278D" w:rsidRDefault="00D53286" w:rsidP="009B6BC6">
      <w:pPr>
        <w:spacing w:after="0"/>
      </w:pPr>
      <w:ins w:id="151" w:author="Trent Biggs" w:date="2015-10-21T13:10:00Z">
        <w:r>
          <w:t xml:space="preserve">A total of xx drifter deployements were conducted over a 2 week period (April xx-xx).  </w:t>
        </w:r>
      </w:ins>
      <w:ins w:id="152" w:author="Trent Biggs" w:date="2015-10-21T13:07:00Z">
        <w:r w:rsidR="00BC4F5C">
          <w:t>D</w:t>
        </w:r>
      </w:ins>
      <w:del w:id="153" w:author="Trent Biggs" w:date="2015-10-21T13:06:00Z">
        <w:r w:rsidR="000A4C38" w:rsidDel="00BC4F5C">
          <w:delText>Five d</w:delText>
        </w:r>
      </w:del>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min</w:t>
      </w:r>
      <w:ins w:id="154" w:author="Trent Biggs" w:date="2015-10-21T13:07:00Z">
        <w:r w:rsidR="00BC4F5C">
          <w:t>ute period</w:t>
        </w:r>
      </w:ins>
      <w:del w:id="155" w:author="Trent Biggs" w:date="2015-10-21T13:07:00Z">
        <w:r w:rsidR="000A4C38" w:rsidDel="00BC4F5C">
          <w:delText xml:space="preserve"> time frame</w:delText>
        </w:r>
      </w:del>
      <w:r w:rsidR="000A4C38">
        <w:t xml:space="preserve"> at the beginning of each deployment. Drifter position </w:t>
      </w:r>
      <w:del w:id="156" w:author="Trent Biggs" w:date="2015-10-21T13:07:00Z">
        <w:r w:rsidR="000A4C38" w:rsidDel="00BC4F5C">
          <w:delText xml:space="preserve">data </w:delText>
        </w:r>
      </w:del>
      <w:r w:rsidR="000A4C38">
        <w:t>was recorded by the GPS logger at 5 s intervals and resampled to 1 min intervals to increase signal-to-noise ratios;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Drifters were generally allowed to drift until they exited the channel to Pago Pago Bay, but tracks were limited to 1 h for comparisons with</w:t>
      </w:r>
      <w:r w:rsidR="008651C6">
        <w:t xml:space="preserve"> simultaneous</w:t>
      </w:r>
      <w:r w:rsidR="000A4C38">
        <w:t xml:space="preserve"> ADCP data.</w:t>
      </w:r>
    </w:p>
    <w:p w:rsidR="00B42656" w:rsidRDefault="00B42656" w:rsidP="009B6BC6">
      <w:pPr>
        <w:spacing w:after="0"/>
      </w:pPr>
    </w:p>
    <w:p w:rsidR="00576BC7" w:rsidRDefault="000A4C38" w:rsidP="009B6BC6">
      <w:pPr>
        <w:pStyle w:val="HeadingCR3"/>
        <w:spacing w:before="0"/>
      </w:pPr>
      <w:r>
        <w:t>Eulerian Measurements</w:t>
      </w:r>
    </w:p>
    <w:p w:rsidR="00C4278D" w:rsidRDefault="000A4C38" w:rsidP="009B6BC6">
      <w:pPr>
        <w:spacing w:after="0"/>
      </w:pPr>
      <w:r>
        <w:t xml:space="preserve">Three Nortek Aquadopp 2-MHz acoustic </w:t>
      </w:r>
      <w:ins w:id="157" w:author="Trent Biggs" w:date="2015-10-21T13:07:00Z">
        <w:r w:rsidR="00BC4F5C">
          <w:t xml:space="preserve">doppler </w:t>
        </w:r>
      </w:ins>
      <w:r>
        <w:t>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st the corals, as deep as possible to maintain adequat</w:t>
      </w:r>
      <w:r w:rsidR="008651C6">
        <w:t>e water levels over the ADCP</w:t>
      </w:r>
      <w:r>
        <w:t xml:space="preserve"> during low tide (Figure 2c-d). The </w:t>
      </w:r>
      <w:r w:rsidR="008651C6">
        <w:t>ADCP</w:t>
      </w:r>
      <w:r>
        <w:t>s collected 580 current samples at 2 Hz every 10</w:t>
      </w:r>
      <w:r w:rsidR="008651C6">
        <w:t xml:space="preserve"> min</w:t>
      </w:r>
      <w:r>
        <w:t>.</w:t>
      </w:r>
      <w:ins w:id="158" w:author="Trent Biggs" w:date="2015-10-21T14:47:00Z">
        <w:r w:rsidR="00223511">
          <w:t xml:space="preserve">  Depth of deployment was xx m (AS1), xx m (AS2),…</w:t>
        </w:r>
      </w:ins>
    </w:p>
    <w:p w:rsidR="00B42656" w:rsidRDefault="00B42656" w:rsidP="009B6BC6">
      <w:pPr>
        <w:spacing w:after="0"/>
      </w:pPr>
    </w:p>
    <w:p w:rsidR="00576BC7" w:rsidRDefault="000A4C38" w:rsidP="009B6BC6">
      <w:pPr>
        <w:pStyle w:val="HeadingCR3"/>
        <w:spacing w:before="0"/>
      </w:pPr>
      <w:r>
        <w:t>Ancillary Data</w:t>
      </w:r>
    </w:p>
    <w:p w:rsidR="00576BC7" w:rsidRDefault="000A4C38" w:rsidP="009B6BC6">
      <w:pPr>
        <w:spacing w:after="0"/>
      </w:pPr>
      <w:r>
        <w:t xml:space="preserve">The instrument deployments were timed to capture end-member </w:t>
      </w:r>
      <w:r w:rsidR="00DD204E">
        <w:t xml:space="preserve">hydrodynamic </w:t>
      </w:r>
      <w:r>
        <w:t>forcing conditions that characterize the study area</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8651C6">
        <w:t>. E</w:t>
      </w:r>
      <w:r>
        <w:t>nd member conditions were defined post-deployment using modeled and in situ wave, wind, and tide data following the methodology described by</w:t>
      </w:r>
      <w:r w:rsidR="00CC19E3">
        <w:t xml:space="preserve"> </w:t>
      </w:r>
      <w:r w:rsidR="00CC19E3">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t xml:space="preserve">Incident wave conditions were recorded by a NIWA Dobie-A wave/tide gauge (DOBIE) deployed on the southern reef slope at a depth of 10 m (Figure 1). The DOBIE sampled a 512s burst at 2 Hz every hour. The DOBIE malfunctioned and recorded no data coinciding with the ADCP deployment, but compared well (not shown) 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WW3 model data, calibrated to DOBIE wave data, were used to define forcing</w:t>
      </w:r>
      <w:r w:rsidR="00B8343E">
        <w:t xml:space="preserve"> end-members</w:t>
      </w:r>
      <w:r>
        <w:t xml:space="preserve"> during the ADCP and drifter deployments.</w:t>
      </w:r>
    </w:p>
    <w:p w:rsidR="00C4278D" w:rsidRDefault="00B8343E" w:rsidP="009B6BC6">
      <w:pPr>
        <w:spacing w:after="0"/>
      </w:pPr>
      <w:r>
        <w:t xml:space="preserve">Wind speed and wind direction </w:t>
      </w:r>
      <w:r w:rsidR="000A4C38">
        <w:t xml:space="preserve">were recorded at 15 min intervals using a Davis VantagePro weather station installed near the stream mouth, approximately 5 m above sea level (Figure 1). </w:t>
      </w:r>
      <w:r>
        <w:t>Wind</w:t>
      </w:r>
      <w:r w:rsidR="000A4C38">
        <w:t xml:space="preserve"> and tide data were also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 For this study, wind conditions are sufficiently described qualitatively so the topographic effects on wind speed and direction recorded at the stations are assumed to be inconsequential</w:t>
      </w:r>
      <w:ins w:id="159" w:author="Trent Biggs" w:date="2015-10-21T13:11:00Z">
        <w:r w:rsidR="00192B8B">
          <w:t xml:space="preserve"> for the analysis</w:t>
        </w:r>
      </w:ins>
      <w:r w:rsidR="000A4C38">
        <w:t>.</w:t>
      </w:r>
    </w:p>
    <w:p w:rsidR="00B42656" w:rsidRDefault="00B42656" w:rsidP="009B6BC6">
      <w:pPr>
        <w:spacing w:after="0"/>
      </w:pPr>
    </w:p>
    <w:p w:rsidR="00576BC7" w:rsidRDefault="000A4C38" w:rsidP="009B6BC6">
      <w:pPr>
        <w:pStyle w:val="HeadingCR3"/>
        <w:spacing w:before="0"/>
      </w:pPr>
      <w:r>
        <w:t>Analytical Methods</w:t>
      </w:r>
    </w:p>
    <w:p w:rsidR="00C4278D" w:rsidRDefault="00DD204E" w:rsidP="009B6BC6">
      <w:pPr>
        <w:spacing w:after="0"/>
      </w:pPr>
      <w:r>
        <w:t>Simultaneous d</w:t>
      </w:r>
      <w:r w:rsidR="000A4C38">
        <w:t>ata from the drifters and ADCPs w</w:t>
      </w:r>
      <w:r>
        <w:t>ere</w:t>
      </w:r>
      <w:r w:rsidR="000A4C38">
        <w:t xml:space="preserve"> subset by end-member forcing, and two techniques were used to compare the results </w:t>
      </w:r>
      <w:r w:rsidR="008651C6">
        <w:t>from drifters and</w:t>
      </w:r>
      <w:r w:rsidR="000A4C38">
        <w:t xml:space="preserve"> ADCP</w:t>
      </w:r>
      <w:r w:rsidR="008651C6">
        <w:t>s</w:t>
      </w:r>
      <w:r w:rsidR="000A4C38">
        <w:t xml:space="preserve">: </w:t>
      </w:r>
      <w:ins w:id="160" w:author="Trent Biggs" w:date="2015-10-21T13:12:00Z">
        <w:r w:rsidR="00192B8B">
          <w:t xml:space="preserve">1) </w:t>
        </w:r>
      </w:ins>
      <w:r w:rsidR="000A4C38">
        <w:t xml:space="preserve">progressive vectors of cumulative flow and </w:t>
      </w:r>
      <w:ins w:id="161" w:author="Trent Biggs" w:date="2015-10-21T13:12:00Z">
        <w:r w:rsidR="00192B8B">
          <w:t xml:space="preserve">2) </w:t>
        </w:r>
      </w:ins>
      <w:r w:rsidR="000A4C38">
        <w:t>empirical orthogonal functions (EOF).</w:t>
      </w:r>
      <w:r>
        <w:t xml:space="preserve"> </w:t>
      </w:r>
      <w:r w:rsidR="000A4C38">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rsidR="000A4C38">
        <w:t xml:space="preserve">. </w:t>
      </w:r>
      <w:r w:rsidR="000A7575">
        <w:t xml:space="preserve">EOF principal axes, variance ellipses, mean flow velocities, and residence times were calculated from simultaneous ADCP data and spatially binned drifter data (100 m x 100 m)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 xml:space="preserve">. Where drifters did not travel through a specific spatial bin, no EOF or residence time </w:t>
      </w:r>
      <w:r w:rsidR="00722669">
        <w:t xml:space="preserve">could be </w:t>
      </w:r>
      <w:r w:rsidR="008651C6">
        <w:t>calculated. P</w:t>
      </w:r>
      <w:r w:rsidR="000A7575">
        <w:t xml:space="preserve">rogressive vectors, </w:t>
      </w:r>
      <w:r w:rsidR="000A4C38">
        <w:t>EOFs</w:t>
      </w:r>
      <w:r w:rsidR="00BC1964">
        <w:t>,</w:t>
      </w:r>
      <w:r w:rsidR="000A4C38">
        <w:t xml:space="preserve"> and mean flow velocities from </w:t>
      </w:r>
      <w:r w:rsidR="005C3C07">
        <w:t>drifter and ADCP data</w:t>
      </w:r>
      <w:r w:rsidR="000A4C38">
        <w:t xml:space="preserve"> were compared to de</w:t>
      </w:r>
      <w:r w:rsidR="00722669">
        <w:t>monstrate</w:t>
      </w:r>
      <w:r w:rsidR="000A4C38">
        <w:t xml:space="preserve"> </w:t>
      </w:r>
      <w:r w:rsidR="00722669">
        <w:t xml:space="preserve">the usefulness of Lagrangian methods for describing spatial flow patterns compared to projected flow from Eulerian methods, and to determine </w:t>
      </w:r>
      <w:r w:rsidR="000A4C38">
        <w:t xml:space="preserve">if the short-term observations </w:t>
      </w:r>
      <w:r w:rsidR="00722669">
        <w:t xml:space="preserve">as the drifters moved through the spatial bin </w:t>
      </w:r>
      <w:r w:rsidR="000A4C38">
        <w:t>were similar to the long-term ADCP observations</w:t>
      </w:r>
      <w:r w:rsidR="00722669">
        <w:t xml:space="preserve"> over the duration of the 1h drift</w:t>
      </w:r>
      <w:r w:rsidR="000A4C38">
        <w:t xml:space="preserve">. </w:t>
      </w:r>
    </w:p>
    <w:p w:rsidR="00B42656" w:rsidRDefault="00B42656" w:rsidP="009C350F">
      <w:pPr>
        <w:ind w:firstLine="0"/>
      </w:pPr>
    </w:p>
    <w:p w:rsidR="00276187" w:rsidRPr="00D31F5A" w:rsidRDefault="00D31F5A" w:rsidP="009B6BC6">
      <w:pPr>
        <w:pStyle w:val="HeadingCR1"/>
        <w:spacing w:before="0"/>
      </w:pPr>
      <w:r>
        <w:t>Results</w:t>
      </w:r>
    </w:p>
    <w:p w:rsidR="00576BC7" w:rsidRPr="009B6BC6" w:rsidRDefault="00820341" w:rsidP="009B6BC6">
      <w:pPr>
        <w:pStyle w:val="HeadingCR2"/>
        <w:spacing w:before="0"/>
        <w:rPr>
          <w:i/>
        </w:rPr>
      </w:pPr>
      <w:r>
        <w:rPr>
          <w:i/>
        </w:rPr>
        <w:t xml:space="preserve">Meteorologic and </w:t>
      </w:r>
      <w:r w:rsidR="00D31F5A" w:rsidRPr="009B6BC6">
        <w:rPr>
          <w:i/>
        </w:rPr>
        <w:t>Oceanographic Forcing</w:t>
      </w:r>
    </w:p>
    <w:p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intensive drif</w:t>
      </w:r>
      <w:r w:rsidR="008651C6">
        <w:t>ter deployments, 2014 YD</w:t>
      </w:r>
      <w:r w:rsidR="000A4C38">
        <w:t xml:space="preserve"> 47-</w:t>
      </w:r>
      <w:r w:rsidR="008651C6">
        <w:t>55</w:t>
      </w:r>
      <w:ins w:id="162" w:author="Trent Biggs" w:date="2015-10-21T13:15:00Z">
        <w:r w:rsidR="009A0B4A">
          <w:t xml:space="preserve"> (</w:t>
        </w:r>
      </w:ins>
      <w:del w:id="163" w:author="Trent Biggs" w:date="2015-10-21T13:15:00Z">
        <w:r w:rsidR="00BC1964" w:rsidDel="009A0B4A">
          <w:delText xml:space="preserve">, as shown in </w:delText>
        </w:r>
      </w:del>
      <w:r w:rsidR="000A4C38">
        <w:t>Figure 3</w:t>
      </w:r>
      <w:ins w:id="164" w:author="Trent Biggs" w:date="2015-10-21T13:15:00Z">
        <w:r w:rsidR="009A0B4A">
          <w:t>)</w:t>
        </w:r>
      </w:ins>
      <w:r w:rsidR="000A4C38">
        <w:t>. Three d</w:t>
      </w:r>
      <w:r w:rsidR="008651C6">
        <w:t xml:space="preserve">istinct periods were observed: </w:t>
      </w:r>
      <w:r w:rsidR="000A4C38">
        <w:t>1) a strong onshore wind event w</w:t>
      </w:r>
      <w:r w:rsidR="00814521">
        <w:t>it</w:t>
      </w:r>
      <w:r w:rsidR="008651C6">
        <w:t xml:space="preserve">h small waves; </w:t>
      </w:r>
      <w:r w:rsidR="000A4C38">
        <w:t>2</w:t>
      </w:r>
      <w:ins w:id="165" w:author="Trent Biggs" w:date="2015-10-21T13:15:00Z">
        <w:r w:rsidR="009A0B4A">
          <w:t>)</w:t>
        </w:r>
      </w:ins>
      <w:r w:rsidR="008651C6" w:rsidRPr="008651C6">
        <w:t xml:space="preserve"> </w:t>
      </w:r>
      <w:r w:rsidR="008651C6">
        <w:t>weak winds from variable directions and small waves, where tidal forcing was dominant</w:t>
      </w:r>
      <w:del w:id="166" w:author="Trent Biggs" w:date="2015-10-21T13:15:00Z">
        <w:r w:rsidR="000A4C38" w:rsidDel="009A0B4A">
          <w:delText>)</w:delText>
        </w:r>
      </w:del>
      <w:r w:rsidR="008651C6">
        <w:t xml:space="preserve">; and </w:t>
      </w:r>
      <w:r w:rsidR="000A4C38">
        <w:t xml:space="preserve">3) </w:t>
      </w:r>
      <w:r w:rsidR="008651C6">
        <w:t>a large southeast swell with weak winds</w:t>
      </w:r>
      <w:r w:rsidR="000A4C38">
        <w:t>. Three end-member forcings were defined: 1) Small waves and strong ons</w:t>
      </w:r>
      <w:r w:rsidR="008651C6">
        <w:t xml:space="preserve">hore winds ('WIND') during </w:t>
      </w:r>
      <w:r w:rsidR="000A4C38">
        <w:t>YD 47-49; 2) Small waves and weak winds ('TIDE') during YD 50-51; and 3) Large waves and we</w:t>
      </w:r>
      <w:r w:rsidR="00814521">
        <w:t>ak winds ('WAVE') during YD 52-</w:t>
      </w:r>
      <w:r w:rsidR="000A4C38">
        <w:t xml:space="preserve">55 (Table 1).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during the winter tradewind season</w:t>
      </w:r>
      <w:r w:rsidR="00814521">
        <w:t xml:space="preserve"> and </w:t>
      </w:r>
      <w:ins w:id="167" w:author="Trent Biggs" w:date="2015-10-21T13:16:00Z">
        <w:r w:rsidR="009A0B4A">
          <w:t>represent</w:t>
        </w:r>
      </w:ins>
      <w:del w:id="168" w:author="Trent Biggs" w:date="2015-10-21T13:16:00Z">
        <w:r w:rsidR="00814521" w:rsidDel="009A0B4A">
          <w:delText>characterize</w:delText>
        </w:r>
      </w:del>
      <w:r w:rsidR="00814521">
        <w:t xml:space="preserv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which is typical during the summer wet season. During WAVE, maximum wave height reached 1.3 m on YD 52, which is near the annual maximum height expected for this location</w:t>
      </w:r>
      <w:r w:rsidR="0072301A">
        <w:t xml:space="preserve"> </w:t>
      </w:r>
      <w:r w:rsidR="00840161">
        <w:fldChar w:fldCharType="begin" w:fldLock="1"/>
      </w:r>
      <w:r w:rsidR="009B6BC6">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 "manualFormatting" : "(Vetter, unpublished data)", "plainTextFormattedCitation" : "(Vetter 2013)", "previouslyFormattedCitation" : "(Vetter 2013)"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p>
    <w:p w:rsidR="00B42656" w:rsidRDefault="00B42656" w:rsidP="009B6BC6">
      <w:pPr>
        <w:spacing w:after="0"/>
      </w:pPr>
    </w:p>
    <w:p w:rsidR="00576BC7" w:rsidRPr="009B6BC6" w:rsidRDefault="000A4C38" w:rsidP="009B6BC6">
      <w:pPr>
        <w:pStyle w:val="HeadingCR2"/>
        <w:spacing w:before="0"/>
        <w:rPr>
          <w:i/>
        </w:rPr>
      </w:pPr>
      <w:r w:rsidRPr="009B6BC6">
        <w:rPr>
          <w:i/>
        </w:rPr>
        <w:t>Eulerian Measurements</w:t>
      </w:r>
    </w:p>
    <w:p w:rsidR="00576BC7" w:rsidRDefault="009C350F" w:rsidP="009B6BC6">
      <w:pPr>
        <w:spacing w:after="0"/>
      </w:pPr>
      <w:r>
        <w:t>T</w:t>
      </w:r>
      <w:r w:rsidR="000A4C38">
        <w:t>he water level</w:t>
      </w:r>
      <w:r>
        <w:t xml:space="preserve"> at low tide</w:t>
      </w:r>
      <w:r w:rsidR="000A4C38">
        <w:t xml:space="preserve"> dropped below the minimum blanking distance of </w:t>
      </w:r>
      <w:r w:rsidR="00303A26">
        <w:t>the ADCP</w:t>
      </w:r>
      <w:r>
        <w:t xml:space="preserve"> at AS3 on the northern reef</w:t>
      </w:r>
      <w:r w:rsidR="00303A26">
        <w:t xml:space="preserve"> (Figure 4</w:t>
      </w:r>
      <w:r w:rsidR="000A4C38">
        <w:t xml:space="preserve">d), and flow was assumed to be nearly zero during these times given the low water depth relative to the height of the corals, many of which were above the water surface. The short data gap at AS1 on YD 50 was due to </w:t>
      </w:r>
      <w:r w:rsidR="00303A26">
        <w:t>human disturbance</w:t>
      </w:r>
      <w:r w:rsidR="000A4C38">
        <w:t>.</w:t>
      </w:r>
    </w:p>
    <w:p w:rsidR="00576BC7" w:rsidRDefault="000A4C38" w:rsidP="009B6BC6">
      <w:pPr>
        <w:spacing w:after="0"/>
      </w:pPr>
      <w:r>
        <w:t xml:space="preserve">In general, tidal forcing was characterized by slow flow speeds and more variable directions, wind forcing by slow flow speeds and less variable directions, and wave forcing by the fastest flow speeds and most consistent flow directions. The highest </w:t>
      </w:r>
      <w:r w:rsidR="001A0336">
        <w:t>flow speeds</w:t>
      </w:r>
      <w:r>
        <w:t xml:space="preserve"> w</w:t>
      </w:r>
      <w:r w:rsidR="001A0336">
        <w:t>ere</w:t>
      </w:r>
      <w:r>
        <w:t xml:space="preserve"> observed over the </w:t>
      </w:r>
      <w:r w:rsidR="00BC1964">
        <w:t xml:space="preserve">exposed </w:t>
      </w:r>
      <w:r>
        <w:t>southernmost part of the reef (</w:t>
      </w:r>
      <w:commentRangeStart w:id="169"/>
      <w:commentRangeStart w:id="170"/>
      <w:r>
        <w:t>AS</w:t>
      </w:r>
      <w:commentRangeEnd w:id="169"/>
      <w:r w:rsidR="005C7FCD">
        <w:rPr>
          <w:rStyle w:val="CommentReference"/>
        </w:rPr>
        <w:commentReference w:id="169"/>
      </w:r>
      <w:r>
        <w:t xml:space="preserve">1) in a northwesterly direction </w:t>
      </w:r>
      <w:r w:rsidR="00BC1964">
        <w:t xml:space="preserve">from the reef crest into the embayment, </w:t>
      </w:r>
      <w:r>
        <w:t>indicating the strong influence of even small breaking waves over the reef crest (Figure 4b, e)</w:t>
      </w:r>
      <w:commentRangeEnd w:id="170"/>
      <w:r w:rsidR="005C7FCD">
        <w:rPr>
          <w:rStyle w:val="CommentReference"/>
        </w:rPr>
        <w:commentReference w:id="170"/>
      </w:r>
      <w:r>
        <w:t>. Flow direction at AS2 was consistently to the southwest</w:t>
      </w:r>
      <w:r w:rsidR="00BC1964">
        <w:t xml:space="preserve"> from the reef crest into the embayment</w:t>
      </w:r>
      <w:r>
        <w:t xml:space="preserve">, though direction was more variable under tidal forcing, </w:t>
      </w:r>
      <w:r w:rsidR="00303A26">
        <w:t>with</w:t>
      </w:r>
      <w:r>
        <w:t xml:space="preserve"> some </w:t>
      </w:r>
      <w:r w:rsidR="00BC1964">
        <w:t>off-</w:t>
      </w:r>
      <w:r>
        <w:t xml:space="preserve">reef flow to the northeast (Figure 4c). </w:t>
      </w:r>
      <w:commentRangeStart w:id="171"/>
      <w:r>
        <w:t>Flow speed</w:t>
      </w:r>
      <w:r w:rsidR="00BC1964">
        <w:t>s</w:t>
      </w:r>
      <w:r>
        <w:t xml:space="preserve"> at AS2 w</w:t>
      </w:r>
      <w:r w:rsidR="00BC1964">
        <w:t>ere correlated with strong</w:t>
      </w:r>
      <w:r>
        <w:t xml:space="preserve"> winds and </w:t>
      </w:r>
      <w:r w:rsidR="00BC1964">
        <w:t>large</w:t>
      </w:r>
      <w:r>
        <w:t xml:space="preserve"> waves (Figure 4e)</w:t>
      </w:r>
      <w:commentRangeEnd w:id="171"/>
      <w:r w:rsidR="005C7FCD">
        <w:rPr>
          <w:rStyle w:val="CommentReference"/>
        </w:rPr>
        <w:commentReference w:id="171"/>
      </w:r>
      <w:r>
        <w:t xml:space="preserve">. At AS3, flow directions and speeds were highly variable under all forcing conditions, and </w:t>
      </w:r>
      <w:ins w:id="172" w:author="Trent Biggs" w:date="2015-10-21T14:44:00Z">
        <w:r w:rsidR="005C7FCD">
          <w:t xml:space="preserve">AS3 </w:t>
        </w:r>
      </w:ins>
      <w:r>
        <w:t>exhibited the lowest flow speeds of the three ADCPs (Figure 4d-e).</w:t>
      </w:r>
    </w:p>
    <w:p w:rsidR="00C4278D" w:rsidRDefault="000A4C38" w:rsidP="00A53884">
      <w:pPr>
        <w:spacing w:after="0"/>
      </w:pPr>
      <w:r>
        <w:t>Flow speeds at AS1 and AS2 illustrated the modulating effects of tidal stage</w:t>
      </w:r>
      <w:r w:rsidR="00AA2B12">
        <w:t xml:space="preserve"> on wave-forced flow (Figure 4</w:t>
      </w:r>
      <w:r>
        <w:t xml:space="preserve">e). </w:t>
      </w:r>
      <w:commentRangeStart w:id="173"/>
      <w:r>
        <w:t>During wave forcing</w:t>
      </w:r>
      <w:ins w:id="174" w:author="Trent Biggs" w:date="2015-10-21T14:47:00Z">
        <w:r w:rsidR="00EF5247">
          <w:t xml:space="preserve">, </w:t>
        </w:r>
      </w:ins>
      <w:del w:id="175" w:author="Alex Messina" w:date="2015-10-01T09:39:00Z">
        <w:r w:rsidDel="001A0336">
          <w:delText xml:space="preserve">, and to a lesser degree during wind forcing, </w:delText>
        </w:r>
      </w:del>
      <w:r>
        <w:t>flow velocity was highest during high tide and decreased significantly as the tide f</w:t>
      </w:r>
      <w:r w:rsidR="00BC1964">
        <w:t>e</w:t>
      </w:r>
      <w:r>
        <w:t xml:space="preserve">ll. This was most evident </w:t>
      </w:r>
      <w:r w:rsidR="001A0336">
        <w:t xml:space="preserve">during YD 53-55 </w:t>
      </w:r>
      <w:r>
        <w:t>at AS1, but was also observed at AS2. This effect was noticeably absent or significantly reduced during wind forcing on YD 47-49, and tidal forcing on YD 51-52.</w:t>
      </w:r>
      <w:commentRangeEnd w:id="173"/>
      <w:r w:rsidR="00EF5247">
        <w:rPr>
          <w:rStyle w:val="CommentReference"/>
        </w:rPr>
        <w:commentReference w:id="173"/>
      </w:r>
    </w:p>
    <w:p w:rsidR="00B42656" w:rsidRDefault="00B42656" w:rsidP="00A53884">
      <w:pPr>
        <w:spacing w:after="0"/>
      </w:pPr>
    </w:p>
    <w:p w:rsidR="00576BC7" w:rsidRPr="00A53884" w:rsidRDefault="000A4C38" w:rsidP="00A53884">
      <w:pPr>
        <w:pStyle w:val="HeadingCR2"/>
        <w:spacing w:before="0"/>
        <w:rPr>
          <w:i/>
        </w:rPr>
      </w:pPr>
      <w:r w:rsidRPr="00A53884">
        <w:rPr>
          <w:i/>
        </w:rPr>
        <w:t>Lagrangian Measurements</w:t>
      </w:r>
    </w:p>
    <w:p w:rsidR="00C4278D" w:rsidRDefault="008651C6" w:rsidP="00A53884">
      <w:pPr>
        <w:spacing w:after="0"/>
      </w:pPr>
      <w:commentRangeStart w:id="176"/>
      <w:r>
        <w:t>The fleet of d</w:t>
      </w:r>
      <w:r w:rsidR="000A4C38">
        <w:t>rifter</w:t>
      </w:r>
      <w:r>
        <w:t>s</w:t>
      </w:r>
      <w:r w:rsidR="000A4C38">
        <w:t xml:space="preserve"> </w:t>
      </w:r>
      <w:r>
        <w:t>was deployed 30 times</w:t>
      </w:r>
      <w:r w:rsidR="000A4C38">
        <w:t xml:space="preserve"> from </w:t>
      </w:r>
      <w:r w:rsidR="00814521">
        <w:t xml:space="preserve">19 </w:t>
      </w:r>
      <w:r w:rsidR="000A4C38">
        <w:t>January</w:t>
      </w:r>
      <w:r w:rsidR="00814521">
        <w:t xml:space="preserve"> 2014 </w:t>
      </w:r>
      <w:r w:rsidR="000A4C38">
        <w:t xml:space="preserve">to </w:t>
      </w:r>
      <w:r w:rsidR="00814521">
        <w:t xml:space="preserve">23 </w:t>
      </w:r>
      <w:r w:rsidR="000A4C38">
        <w:t>February 2014, with 22 of those</w:t>
      </w:r>
      <w:r>
        <w:t xml:space="preserve"> deployments</w:t>
      </w:r>
      <w:r w:rsidR="000A4C38">
        <w:t xml:space="preserve"> coinciding with the ADCP deployment (Appendix Table </w:t>
      </w:r>
      <w:r w:rsidR="009C4D78">
        <w:t>A</w:t>
      </w:r>
      <w:r w:rsidR="000A4C38">
        <w:t xml:space="preserve">1). </w:t>
      </w:r>
      <w:commentRangeEnd w:id="176"/>
      <w:r w:rsidR="00EF5247">
        <w:rPr>
          <w:rStyle w:val="CommentReference"/>
        </w:rPr>
        <w:commentReference w:id="176"/>
      </w:r>
      <w:r w:rsidR="000A4C38">
        <w:t>Drifter tracks from all deployments covered nearly the entire reef and channel (Figure 5), showing three g</w:t>
      </w:r>
      <w:r w:rsidR="00A32302">
        <w:t>e</w:t>
      </w:r>
      <w:r w:rsidR="000A4C38">
        <w:t xml:space="preserve">neral spatial patterns: 1) Faster flow speeds over the </w:t>
      </w:r>
      <w:r w:rsidR="00BC1964">
        <w:t xml:space="preserve">exposed </w:t>
      </w:r>
      <w:r w:rsidR="000A4C38">
        <w:t xml:space="preserve">southern reef flat; 2) slower, more variable currents over the deeper pools of the southern </w:t>
      </w:r>
      <w:r w:rsidR="00464CB4">
        <w:t xml:space="preserve">inshore </w:t>
      </w:r>
      <w:r w:rsidR="000A4C38">
        <w:t xml:space="preserve">back-reef, </w:t>
      </w:r>
      <w:r w:rsidR="00BC1964">
        <w:t xml:space="preserve">sheltered </w:t>
      </w:r>
      <w:r>
        <w:t xml:space="preserve">northern reef, and </w:t>
      </w:r>
      <w:r w:rsidR="000A4C38">
        <w:t>near the stream mouth</w:t>
      </w:r>
      <w:r w:rsidR="00464CB4">
        <w:t xml:space="preserve"> deep in the embayment</w:t>
      </w:r>
      <w:r w:rsidR="000A4C38">
        <w:t xml:space="preserve">; and 3) faster </w:t>
      </w:r>
      <w:r w:rsidR="00464CB4">
        <w:t xml:space="preserve">offshore </w:t>
      </w:r>
      <w:r w:rsidR="000A4C38">
        <w:t>current speeds exiting th</w:t>
      </w:r>
      <w:r w:rsidR="00814521">
        <w:t xml:space="preserve">e </w:t>
      </w:r>
      <w:r w:rsidR="00464CB4">
        <w:t>seaward</w:t>
      </w:r>
      <w:r w:rsidR="00BC1964">
        <w:t xml:space="preserve"> </w:t>
      </w:r>
      <w:r w:rsidR="00814521">
        <w:t>end of the channel. Instances of o</w:t>
      </w:r>
      <w:r w:rsidR="000A4C38">
        <w:t>ff</w:t>
      </w:r>
      <w:r w:rsidR="00464CB4">
        <w:t>shore</w:t>
      </w:r>
      <w:r w:rsidR="000A4C38">
        <w:t xml:space="preserve"> transport over the reef crest w</w:t>
      </w:r>
      <w:r w:rsidR="00814521">
        <w:t>ere observed</w:t>
      </w:r>
      <w:r w:rsidR="000A4C38">
        <w:t xml:space="preserve">, </w:t>
      </w:r>
      <w:r w:rsidR="00464CB4">
        <w:t xml:space="preserve">generally </w:t>
      </w:r>
      <w:r w:rsidR="000A4C38">
        <w:t>exiting through small channel</w:t>
      </w:r>
      <w:r w:rsidR="00464CB4">
        <w:t>s</w:t>
      </w:r>
      <w:r w:rsidR="000A4C38">
        <w:t xml:space="preserve"> in the reef crest at high tide under calm wave and wind conditions; mo</w:t>
      </w:r>
      <w:r>
        <w:t>st of these</w:t>
      </w:r>
      <w:r w:rsidR="000A4C38">
        <w:t xml:space="preserve"> were quickly re-entrained in the surf zone</w:t>
      </w:r>
      <w:r w:rsidR="00464CB4">
        <w:t>,</w:t>
      </w:r>
      <w:r w:rsidR="000A4C38">
        <w:t xml:space="preserve"> and traveled landward over the reef </w:t>
      </w:r>
      <w:r w:rsidR="00464CB4">
        <w:t xml:space="preserve">crest and onto the reef </w:t>
      </w:r>
      <w:r w:rsidR="000A4C38">
        <w:t xml:space="preserve">flat. </w:t>
      </w:r>
    </w:p>
    <w:p w:rsidR="00B42656" w:rsidRDefault="00B42656" w:rsidP="00A53884">
      <w:pPr>
        <w:spacing w:after="0"/>
      </w:pPr>
    </w:p>
    <w:p w:rsidR="00576BC7" w:rsidRPr="00A53884" w:rsidRDefault="000A4C38" w:rsidP="00A53884">
      <w:pPr>
        <w:pStyle w:val="HeadingCR2"/>
        <w:spacing w:before="0"/>
        <w:rPr>
          <w:i/>
        </w:rPr>
      </w:pPr>
      <w:r w:rsidRPr="00A53884">
        <w:rPr>
          <w:i/>
        </w:rPr>
        <w:t>Progressive Vectors</w:t>
      </w:r>
    </w:p>
    <w:p w:rsidR="00576BC7" w:rsidRDefault="000A4C38" w:rsidP="00A53884">
      <w:pPr>
        <w:spacing w:after="0"/>
      </w:pPr>
      <w:r>
        <w:t xml:space="preserve"> </w:t>
      </w:r>
      <w:r w:rsidR="00814521">
        <w:t>Progressive vectors</w:t>
      </w:r>
      <w:r w:rsidR="00DA3E29">
        <w:t xml:space="preserve"> </w:t>
      </w:r>
      <w:del w:id="177" w:author="Alex Messina" w:date="2015-10-01T09:42:00Z">
        <w:r w:rsidR="006446AF" w:rsidDel="001A0336">
          <w:delText>(based on the assumption of spatially-uniform flow)</w:delText>
        </w:r>
      </w:del>
      <w:r w:rsidR="006446AF">
        <w:t xml:space="preserve"> </w:t>
      </w:r>
      <w:r w:rsidR="00DA3E29">
        <w:t>from ADCP data</w:t>
      </w:r>
      <w:r w:rsidR="00814521">
        <w:t xml:space="preserve"> indicated </w:t>
      </w:r>
      <w:del w:id="178" w:author="Alex Messina" w:date="2015-10-01T09:40:00Z">
        <w:r w:rsidR="00814521" w:rsidDel="001A0336">
          <w:delText xml:space="preserve">the </w:delText>
        </w:r>
      </w:del>
      <w:r w:rsidR="00814521">
        <w:t xml:space="preserve">flow </w:t>
      </w:r>
      <w:commentRangeStart w:id="179"/>
      <w:del w:id="180" w:author="Alex Messina" w:date="2015-10-01T09:40:00Z">
        <w:r w:rsidR="00814521" w:rsidDel="001A0336">
          <w:delText xml:space="preserve">velocity </w:delText>
        </w:r>
      </w:del>
      <w:ins w:id="181" w:author="Alex Messina" w:date="2015-10-01T09:40:00Z">
        <w:r w:rsidR="001A0336">
          <w:t>speeds</w:t>
        </w:r>
      </w:ins>
      <w:commentRangeEnd w:id="179"/>
      <w:r w:rsidR="00330869">
        <w:rPr>
          <w:rStyle w:val="CommentReference"/>
        </w:rPr>
        <w:commentReference w:id="179"/>
      </w:r>
      <w:ins w:id="182" w:author="Alex Messina" w:date="2015-10-01T09:40:00Z">
        <w:r w:rsidR="001A0336">
          <w:t xml:space="preserve"> </w:t>
        </w:r>
      </w:ins>
      <w:r w:rsidR="00814521">
        <w:t xml:space="preserve">at AS1 and AS2 </w:t>
      </w:r>
      <w:del w:id="183" w:author="Alex Messina" w:date="2015-10-01T09:40:00Z">
        <w:r w:rsidR="00814521" w:rsidDel="001A0336">
          <w:delText xml:space="preserve">was </w:delText>
        </w:r>
      </w:del>
      <w:ins w:id="184" w:author="Alex Messina" w:date="2015-10-01T09:40:00Z">
        <w:r w:rsidR="001A0336">
          <w:t xml:space="preserve">were </w:t>
        </w:r>
      </w:ins>
      <w:r w:rsidR="00814521">
        <w:t xml:space="preserve">relatively consistent but did not describe the heterogeneous flow directions over the reef flat. </w:t>
      </w:r>
      <w:r>
        <w:t>(Figure 6).</w:t>
      </w:r>
      <w:r w:rsidR="00082037">
        <w:t xml:space="preserve"> </w:t>
      </w:r>
      <w:r w:rsidR="00DA3E29">
        <w:t xml:space="preserve">Whereas the drifters tracked currents moving from cross-shore near the reef crest to alongshore towards the channel, the progressive vectors over the </w:t>
      </w:r>
      <w:r w:rsidR="006446AF">
        <w:t xml:space="preserve">exposed </w:t>
      </w:r>
      <w:r w:rsidR="00DA3E29">
        <w:t xml:space="preserve">southern reef showed little variation in flow direction, going ashore in some cases. </w:t>
      </w:r>
      <w:r w:rsidR="00082037">
        <w:t xml:space="preserve">In general, the lengths of progressive vectors were similar to the </w:t>
      </w:r>
      <w:del w:id="185" w:author="Alex Messina" w:date="2015-10-01T09:40:00Z">
        <w:r w:rsidR="00082037" w:rsidDel="001A0336">
          <w:delText xml:space="preserve">actual </w:delText>
        </w:r>
      </w:del>
      <w:r w:rsidR="00082037">
        <w:t>tracks of the drifters, indicating similar flow speeds,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t xml:space="preserve"> </w:t>
      </w:r>
      <w:r w:rsidR="00DA3E29">
        <w:t xml:space="preserve">The progressive vectors over the </w:t>
      </w:r>
      <w:r w:rsidR="006446AF">
        <w:t xml:space="preserve">sheltered </w:t>
      </w:r>
      <w:r w:rsidR="00DA3E29">
        <w:t xml:space="preserve">northern reef were erratic and much shorter than the drifter tracks due to the lower flow speeds observed at AS3. </w:t>
      </w:r>
      <w:r>
        <w:t xml:space="preserve">The progressive vectors from the ADCPs illustrate the temporal flow variability at those fixed points during the 1 h drift duration, but progressive vectors are calculated assuming spatial homogeneity of the </w:t>
      </w:r>
      <w:r w:rsidR="00EE58AB">
        <w:t>flow</w:t>
      </w:r>
      <w:r w:rsidR="007C791D">
        <w:t xml:space="preserve"> and failed to capture the spatia</w:t>
      </w:r>
      <w:r w:rsidR="008651C6">
        <w:t>lly heterogeneous current</w:t>
      </w:r>
      <w:r w:rsidR="007C791D">
        <w:t>s</w:t>
      </w:r>
      <w:r>
        <w:t xml:space="preserve">. </w:t>
      </w:r>
    </w:p>
    <w:p w:rsidR="00576BC7" w:rsidRDefault="007040A5" w:rsidP="00A53884">
      <w:pPr>
        <w:spacing w:after="0"/>
      </w:pPr>
      <w:r>
        <w:t>During</w:t>
      </w:r>
      <w:r w:rsidR="000A4C38">
        <w:t xml:space="preserve"> tidal forcing the drifters </w:t>
      </w:r>
      <w:del w:id="186" w:author="Alex Messina" w:date="2015-10-01T09:43:00Z">
        <w:r w:rsidR="000A4C38" w:rsidDel="001A0336">
          <w:delText xml:space="preserve">traveled </w:delText>
        </w:r>
      </w:del>
      <w:ins w:id="187" w:author="Alex Messina" w:date="2015-10-01T09:43:00Z">
        <w:r w:rsidR="001A0336">
          <w:t xml:space="preserve">moved </w:t>
        </w:r>
      </w:ins>
      <w:r w:rsidR="000A4C38">
        <w:t>in erratic directions and traveled farther than the</w:t>
      </w:r>
      <w:r w:rsidR="00C21009">
        <w:t xml:space="preserve"> progressive vectors </w:t>
      </w:r>
      <w:del w:id="188" w:author="Alex Messina" w:date="2015-10-01T09:43:00Z">
        <w:r w:rsidR="00C21009" w:rsidDel="001A0336">
          <w:delText>from ADCPs</w:delText>
        </w:r>
        <w:r w:rsidR="000A4C38" w:rsidDel="001A0336">
          <w:delText xml:space="preserve"> </w:delText>
        </w:r>
      </w:del>
      <w:r w:rsidR="000A4C38">
        <w:t>(Figure 6a-b). Drifter tracks and progressive vectors compared poorly in speed and direction at AS3 on the northern reef</w:t>
      </w:r>
      <w:ins w:id="189" w:author="Trent Biggs" w:date="2015-10-21T14:53:00Z">
        <w:r w:rsidR="00330869">
          <w:t>.  The comparison was</w:t>
        </w:r>
      </w:ins>
      <w:del w:id="190" w:author="Trent Biggs" w:date="2015-10-21T14:53:00Z">
        <w:r w:rsidR="000A4C38" w:rsidDel="00330869">
          <w:delText>,</w:delText>
        </w:r>
      </w:del>
      <w:r w:rsidR="000A4C38">
        <w:t xml:space="preserve"> slightly better at AS2</w:t>
      </w:r>
      <w:r w:rsidR="007C791D">
        <w:t>,</w:t>
      </w:r>
      <w:r w:rsidR="000A4C38">
        <w:t xml:space="preserve"> though progressive vectors are still shorter and do not vary direction, and </w:t>
      </w:r>
      <w:commentRangeStart w:id="191"/>
      <w:r w:rsidR="000A4C38">
        <w:t>fairly well</w:t>
      </w:r>
      <w:commentRangeEnd w:id="191"/>
      <w:r w:rsidR="00330869">
        <w:rPr>
          <w:rStyle w:val="CommentReference"/>
        </w:rPr>
        <w:commentReference w:id="191"/>
      </w:r>
      <w:r w:rsidR="000A4C38">
        <w:t xml:space="preserve"> at AS1 on the </w:t>
      </w:r>
      <w:r w:rsidR="006446AF">
        <w:t xml:space="preserve">exposed </w:t>
      </w:r>
      <w:r w:rsidR="000A4C38">
        <w:t>southern reef. Under the low wave conditions</w:t>
      </w:r>
      <w:r>
        <w:t xml:space="preserve"> at high tide</w:t>
      </w:r>
      <w:r w:rsidR="000A4C38">
        <w:t xml:space="preserve">, </w:t>
      </w:r>
      <w:r>
        <w:t xml:space="preserve">some </w:t>
      </w:r>
      <w:r w:rsidR="000A4C38">
        <w:t xml:space="preserve">drifters </w:t>
      </w:r>
      <w:del w:id="192" w:author="Alex Messina" w:date="2015-10-01T09:44:00Z">
        <w:r w:rsidR="000A4C38" w:rsidDel="001A0336">
          <w:delText>were observed to flow</w:delText>
        </w:r>
      </w:del>
      <w:ins w:id="193" w:author="Alex Messina" w:date="2015-10-01T09:44:00Z">
        <w:r w:rsidR="001A0336">
          <w:t>moved</w:t>
        </w:r>
      </w:ins>
      <w:r w:rsidR="000A4C38">
        <w:t xml:space="preserve"> seaward </w:t>
      </w:r>
      <w:del w:id="194" w:author="Alex Messina" w:date="2015-10-01T09:44:00Z">
        <w:r w:rsidR="000A4C38" w:rsidDel="001A0336">
          <w:delText xml:space="preserve">over </w:delText>
        </w:r>
      </w:del>
      <w:ins w:id="195" w:author="Alex Messina" w:date="2015-10-01T09:44:00Z">
        <w:r w:rsidR="001A0336">
          <w:t xml:space="preserve">across </w:t>
        </w:r>
      </w:ins>
      <w:r w:rsidR="000A4C38">
        <w:t xml:space="preserve">the reef crest near AS2, but </w:t>
      </w:r>
      <w:r>
        <w:t>progressive vectors were exclusively shoreward. Some d</w:t>
      </w:r>
      <w:r w:rsidR="000A4C38">
        <w:t xml:space="preserve">rifters </w:t>
      </w:r>
      <w:del w:id="196" w:author="Alex Messina" w:date="2015-10-01T09:44:00Z">
        <w:r w:rsidR="000A4C38" w:rsidDel="001A0336">
          <w:delText>were also observed moving</w:delText>
        </w:r>
      </w:del>
      <w:ins w:id="197" w:author="Alex Messina" w:date="2015-10-01T09:44:00Z">
        <w:r w:rsidR="001A0336">
          <w:t>traveled</w:t>
        </w:r>
      </w:ins>
      <w:r w:rsidR="000A4C38">
        <w:t xml:space="preserve"> from the </w:t>
      </w:r>
      <w:r w:rsidR="006446AF">
        <w:t xml:space="preserve">sheltered </w:t>
      </w:r>
      <w:r w:rsidR="000A4C38">
        <w:t xml:space="preserve">northern reef onto the </w:t>
      </w:r>
      <w:r w:rsidR="006446AF">
        <w:t xml:space="preserve">more exposed </w:t>
      </w:r>
      <w:r w:rsidR="000A4C38">
        <w:t>southern reef during light and variable winds</w:t>
      </w:r>
      <w:r>
        <w:t xml:space="preserve">; during large waves, some drifters </w:t>
      </w:r>
      <w:r w:rsidR="006446AF">
        <w:t xml:space="preserve">were driven </w:t>
      </w:r>
      <w:r>
        <w:t xml:space="preserve">from the </w:t>
      </w:r>
      <w:r w:rsidR="006446AF">
        <w:t xml:space="preserve">exposed </w:t>
      </w:r>
      <w:r>
        <w:t xml:space="preserve">southern to the </w:t>
      </w:r>
      <w:r w:rsidR="006446AF">
        <w:t xml:space="preserve">sheltered </w:t>
      </w:r>
      <w:r>
        <w:t>northern reef</w:t>
      </w:r>
      <w:r w:rsidR="000A4C38">
        <w:t>.</w:t>
      </w:r>
    </w:p>
    <w:p w:rsidR="00576BC7" w:rsidRDefault="007040A5" w:rsidP="00A53884">
      <w:pPr>
        <w:spacing w:after="0"/>
      </w:pPr>
      <w:r>
        <w:t>During</w:t>
      </w:r>
      <w:r w:rsidR="000A4C38">
        <w:t xml:space="preserve"> wind forcing, </w:t>
      </w:r>
      <w:r w:rsidR="007C791D">
        <w:t xml:space="preserve">the drifter tracks </w:t>
      </w:r>
      <w:del w:id="198" w:author="Alex Messina" w:date="2015-10-01T09:45:00Z">
        <w:r w:rsidR="007C791D" w:rsidDel="001A0336">
          <w:delText xml:space="preserve">showed flow directions </w:delText>
        </w:r>
      </w:del>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flow speeds (Figure 6c-d). Progressive vectors compared well with drifter tracks in speed and direction for all locations, though the progressive vector</w:t>
      </w:r>
      <w:r w:rsidR="006446AF">
        <w:t>s</w:t>
      </w:r>
      <w:r w:rsidR="000A4C38">
        <w:t xml:space="preserve"> at AS3 </w:t>
      </w:r>
      <w:r w:rsidR="006446AF">
        <w:t xml:space="preserve">are </w:t>
      </w:r>
      <w:r w:rsidR="000A4C38">
        <w:t xml:space="preserve">still short in comparison to the drifter tracks near the same location. </w:t>
      </w:r>
      <w:r w:rsidR="007C791D">
        <w:t xml:space="preserve">Though moderate to strong easterly </w:t>
      </w:r>
      <w:r w:rsidR="003D4AA0">
        <w:t>trade</w:t>
      </w:r>
      <w:r w:rsidR="007C791D">
        <w:t>winds are most prevalent throughout</w:t>
      </w:r>
      <w:r w:rsidR="003D4AA0">
        <w:t xml:space="preserve"> the year</w:t>
      </w:r>
      <w:r w:rsidR="007C791D">
        <w:t xml:space="preserve">, </w:t>
      </w:r>
      <w:ins w:id="199" w:author="Alex Messina" w:date="2015-10-01T09:47:00Z">
        <w:r w:rsidR="001E0B6D">
          <w:t xml:space="preserve">there is less certainty in the wind-driven flow pattern since </w:t>
        </w:r>
      </w:ins>
      <w:r w:rsidR="007C791D">
        <w:t>fewer observations were mad</w:t>
      </w:r>
      <w:del w:id="200" w:author="Trent Biggs" w:date="2015-10-21T14:56:00Z">
        <w:r w:rsidR="007C791D" w:rsidDel="00330869">
          <w:delText>e</w:delText>
        </w:r>
      </w:del>
      <w:ins w:id="201" w:author="Trent Biggs" w:date="2015-10-21T14:56:00Z">
        <w:r w:rsidR="00330869">
          <w:t>e</w:t>
        </w:r>
      </w:ins>
      <w:del w:id="202" w:author="Trent Biggs" w:date="2015-10-21T14:56:00Z">
        <w:r w:rsidR="007C791D" w:rsidDel="00330869">
          <w:delText xml:space="preserve"> </w:delText>
        </w:r>
      </w:del>
      <w:del w:id="203" w:author="Alex Messina" w:date="2015-10-01T09:47:00Z">
        <w:r w:rsidR="007C791D" w:rsidDel="001E0B6D">
          <w:delText xml:space="preserve">under wind forcing </w:delText>
        </w:r>
      </w:del>
      <w:del w:id="204" w:author="Trent Biggs" w:date="2015-10-21T14:56:00Z">
        <w:r w:rsidR="003D4AA0" w:rsidDel="00330869">
          <w:delText xml:space="preserve">and a drifter deployed on the northern reef during </w:delText>
        </w:r>
      </w:del>
      <w:del w:id="205" w:author="Alex Messina" w:date="2015-10-01T09:47:00Z">
        <w:r w:rsidR="003D4AA0" w:rsidDel="001E0B6D">
          <w:delText>this period</w:delText>
        </w:r>
      </w:del>
      <w:ins w:id="206" w:author="Alex Messina" w:date="2015-10-01T09:47:00Z">
        <w:del w:id="207" w:author="Trent Biggs" w:date="2015-10-21T14:56:00Z">
          <w:r w:rsidR="001E0B6D" w:rsidDel="00330869">
            <w:delText>wind forcing</w:delText>
          </w:r>
        </w:del>
      </w:ins>
      <w:del w:id="208" w:author="Trent Biggs" w:date="2015-10-21T14:56:00Z">
        <w:r w:rsidR="003D4AA0" w:rsidDel="00330869">
          <w:delText xml:space="preserve"> was lost</w:delText>
        </w:r>
      </w:del>
      <w:del w:id="209" w:author="Alex Messina" w:date="2015-10-01T09:48:00Z">
        <w:r w:rsidR="003D4AA0" w:rsidDel="001E0B6D">
          <w:delText xml:space="preserve">, </w:delText>
        </w:r>
        <w:r w:rsidR="007C791D" w:rsidDel="001E0B6D">
          <w:delText>so</w:delText>
        </w:r>
      </w:del>
      <w:del w:id="210" w:author="Alex Messina" w:date="2015-10-01T09:47:00Z">
        <w:r w:rsidR="007C791D" w:rsidDel="001E0B6D">
          <w:delText xml:space="preserve"> there is less certaint</w:delText>
        </w:r>
        <w:r w:rsidR="003D4AA0" w:rsidDel="001E0B6D">
          <w:delText>y in the flow pattern</w:delText>
        </w:r>
      </w:del>
      <w:r w:rsidR="007C791D">
        <w:t>.</w:t>
      </w:r>
    </w:p>
    <w:p w:rsidR="00576BC7" w:rsidRDefault="007040A5" w:rsidP="00A53884">
      <w:pPr>
        <w:spacing w:after="0"/>
      </w:pPr>
      <w:r>
        <w:t xml:space="preserve">During </w:t>
      </w:r>
      <w:r w:rsidR="000A4C38">
        <w:t xml:space="preserve">wave forcing, longer progressive vectors </w:t>
      </w:r>
      <w:r w:rsidR="006446AF">
        <w:t xml:space="preserve">characterized </w:t>
      </w:r>
      <w:r w:rsidR="000A4C38">
        <w:t xml:space="preserve">all locations, </w:t>
      </w:r>
      <w:del w:id="211" w:author="Alex Messina" w:date="2015-10-01T09:48:00Z">
        <w:r w:rsidR="000A4C38" w:rsidDel="001E0B6D">
          <w:delText xml:space="preserve">including the </w:delText>
        </w:r>
        <w:r w:rsidR="006446AF" w:rsidDel="001E0B6D">
          <w:delText xml:space="preserve">sheltered </w:delText>
        </w:r>
        <w:r w:rsidR="000A4C38" w:rsidDel="001E0B6D">
          <w:delText xml:space="preserve">northern reef, </w:delText>
        </w:r>
      </w:del>
      <w:r w:rsidR="000A4C38">
        <w:t>indicat</w:t>
      </w:r>
      <w:r w:rsidR="006446AF">
        <w:t>ing</w:t>
      </w:r>
      <w:r w:rsidR="000A4C38">
        <w:t xml:space="preserve"> faster </w:t>
      </w:r>
      <w:r w:rsidR="006446AF">
        <w:t xml:space="preserve">current </w:t>
      </w:r>
      <w:r w:rsidR="000A4C38">
        <w:t xml:space="preserve">speeds than during wind and tidal forcing (Figure 6e-f). </w:t>
      </w:r>
      <w:del w:id="212" w:author="Alex Messina" w:date="2015-10-01T09:48:00Z">
        <w:r w:rsidR="000A4C38" w:rsidDel="001E0B6D">
          <w:delText xml:space="preserve">The progressive vectors on the </w:delText>
        </w:r>
        <w:r w:rsidR="006446AF" w:rsidDel="001E0B6D">
          <w:delText xml:space="preserve">exposed </w:delText>
        </w:r>
        <w:r w:rsidR="000A4C38" w:rsidDel="001E0B6D">
          <w:delText xml:space="preserve">southern reef </w:delText>
        </w:r>
        <w:r w:rsidR="007C791D" w:rsidDel="001E0B6D">
          <w:delText>show exclusively</w:delText>
        </w:r>
        <w:r w:rsidR="000A4C38" w:rsidDel="001E0B6D">
          <w:delText xml:space="preserve"> onshore flow. </w:delText>
        </w:r>
      </w:del>
      <w:r w:rsidR="000A4C38">
        <w:t xml:space="preserve">The drifter tracks clearly indicate a coherent pattern of clockwise flow over the </w:t>
      </w:r>
      <w:r w:rsidR="006446AF">
        <w:t xml:space="preserve">exposed </w:t>
      </w:r>
      <w:r w:rsidR="000A4C38">
        <w:t xml:space="preserve">southern reef, through </w:t>
      </w:r>
      <w:r w:rsidR="006446AF">
        <w:t xml:space="preserve">the </w:t>
      </w:r>
      <w:r w:rsidR="000A4C38">
        <w:t xml:space="preserve">back-reef pools and near the stream mouth, and then seaward over the </w:t>
      </w:r>
      <w:r w:rsidR="006446AF">
        <w:t xml:space="preserve">sheltered </w:t>
      </w:r>
      <w:r w:rsidR="000A4C38">
        <w:t xml:space="preserve">northern reef and out the channel. </w:t>
      </w:r>
      <w:r w:rsidR="007C791D">
        <w:t xml:space="preserve">Despite </w:t>
      </w:r>
      <w:r w:rsidR="006446AF">
        <w:t xml:space="preserve">some </w:t>
      </w:r>
      <w:r w:rsidR="007C791D">
        <w:t xml:space="preserve">wave breaking on the </w:t>
      </w:r>
      <w:r w:rsidR="006446AF">
        <w:t xml:space="preserve">more sheltered </w:t>
      </w:r>
      <w:r w:rsidR="007C791D">
        <w:t xml:space="preserve">northern reef crest, it appears the flow across the </w:t>
      </w:r>
      <w:r w:rsidR="006446AF">
        <w:t xml:space="preserve">exposed </w:t>
      </w:r>
      <w:r w:rsidR="007C791D">
        <w:t xml:space="preserve">southern reef and into the channel influences an overall </w:t>
      </w:r>
      <w:r w:rsidR="006446AF">
        <w:t xml:space="preserve">seaward </w:t>
      </w:r>
      <w:r w:rsidR="007C791D">
        <w:t xml:space="preserve">flow over the northern reef. </w:t>
      </w:r>
      <w:r w:rsidR="000A4C38">
        <w:t>All drifters exited the channel during the 1 h period, suggesting under high waves the flushing time of the whole bay is under 1 h.</w:t>
      </w:r>
    </w:p>
    <w:p w:rsidR="001322AB" w:rsidRDefault="001322AB" w:rsidP="00A53884">
      <w:pPr>
        <w:spacing w:after="0"/>
      </w:pPr>
    </w:p>
    <w:p w:rsidR="00576BC7" w:rsidRPr="00A53884" w:rsidRDefault="000A4C38" w:rsidP="00A53884">
      <w:pPr>
        <w:pStyle w:val="HeadingCR2"/>
        <w:spacing w:before="0"/>
        <w:rPr>
          <w:i/>
        </w:rPr>
      </w:pPr>
      <w:r w:rsidRPr="00A53884">
        <w:rPr>
          <w:i/>
        </w:rPr>
        <w:t>Empirical Orthogonal Functions (EOF)</w:t>
      </w:r>
    </w:p>
    <w:p w:rsidR="00976516" w:rsidRDefault="000A4C38" w:rsidP="00A53884">
      <w:pPr>
        <w:spacing w:after="0"/>
      </w:pPr>
      <w:r>
        <w:t>Variance ellipses and mean flow velocities were calculated from</w:t>
      </w:r>
      <w:r w:rsidR="000F5241">
        <w:t xml:space="preserve"> simultaneous ADCP and spatially-</w:t>
      </w:r>
      <w:r>
        <w:t>binned drifter data collected during end member forcing condition</w:t>
      </w:r>
      <w:r w:rsidR="007040A5">
        <w:t>s</w:t>
      </w:r>
      <w:r>
        <w:t xml:space="preserve"> (Figure 7). The number of drifter tracks </w:t>
      </w:r>
      <w:del w:id="213" w:author="Alex Messina" w:date="2015-10-01T09:50:00Z">
        <w:r w:rsidDel="001E0B6D">
          <w:delText>that traveled through</w:delText>
        </w:r>
      </w:del>
      <w:ins w:id="214" w:author="Alex Messina" w:date="2015-10-01T09:50:00Z">
        <w:r w:rsidR="001E0B6D">
          <w:t>in</w:t>
        </w:r>
      </w:ins>
      <w:r>
        <w:t xml:space="preserve"> each grid cell differed due to the</w:t>
      </w:r>
      <w:del w:id="215" w:author="Alex Messina" w:date="2015-10-01T13:15:00Z">
        <w:r w:rsidDel="00CA1889">
          <w:delText xml:space="preserve"> spatial</w:delText>
        </w:r>
      </w:del>
      <w:r>
        <w:t xml:space="preserve"> position of the grid cell relative to the flow pattern. Grid cells in the middle </w:t>
      </w:r>
      <w:del w:id="216" w:author="Alex Messina" w:date="2015-10-01T13:15:00Z">
        <w:r w:rsidDel="00CA1889">
          <w:delText xml:space="preserve">parts </w:delText>
        </w:r>
      </w:del>
      <w:r>
        <w:t xml:space="preserve">of the bay and channel had more drifter tracks than grid cells in the outer bay and </w:t>
      </w:r>
      <w:r w:rsidR="008E2FE3">
        <w:t>close to</w:t>
      </w:r>
      <w:r>
        <w:t xml:space="preserve"> s</w:t>
      </w:r>
      <w:r w:rsidR="007040A5">
        <w:t>hore. More observations suggest</w:t>
      </w:r>
      <w:r>
        <w:t xml:space="preserve"> more certainty, whereas </w:t>
      </w:r>
      <w:del w:id="217" w:author="Alex Messina" w:date="2015-10-01T13:16:00Z">
        <w:r w:rsidDel="00CA1889">
          <w:delText xml:space="preserve">some of the outlying </w:delText>
        </w:r>
      </w:del>
      <w:r>
        <w:t>grid cells with a small number of observations may have been influenced by an anomalous drifter track or a small range of forcing condition</w:t>
      </w:r>
      <w:r w:rsidR="007040A5">
        <w:t>s</w:t>
      </w:r>
      <w:r>
        <w:t>.</w:t>
      </w:r>
      <w:r w:rsidR="00A16BE5">
        <w:t xml:space="preserve"> </w:t>
      </w:r>
    </w:p>
    <w:p w:rsidR="006021D8" w:rsidRDefault="003D4AA0" w:rsidP="00A53884">
      <w:pPr>
        <w:spacing w:after="0"/>
      </w:pPr>
      <w:r>
        <w:t xml:space="preserve">Under all forcing </w:t>
      </w:r>
      <w:commentRangeStart w:id="218"/>
      <w:r>
        <w:t>conditions</w:t>
      </w:r>
      <w:commentRangeEnd w:id="218"/>
      <w:r>
        <w:rPr>
          <w:rStyle w:val="CommentReference"/>
        </w:rPr>
        <w:commentReference w:id="218"/>
      </w:r>
      <w:r w:rsidR="000A4C38">
        <w:t xml:space="preserve"> </w:t>
      </w:r>
      <w:r w:rsidR="00976516">
        <w:t>variance ellipses</w:t>
      </w:r>
      <w:r w:rsidR="000A4C38">
        <w:t xml:space="preserve"> from drifter</w:t>
      </w:r>
      <w:del w:id="219" w:author="Alex Messina" w:date="2015-10-01T13:16:00Z">
        <w:r w:rsidR="000A4C38" w:rsidDel="00CA1889">
          <w:delText>s</w:delText>
        </w:r>
      </w:del>
      <w:r w:rsidR="000A4C38">
        <w:t xml:space="preserve"> </w:t>
      </w:r>
      <w:r w:rsidR="0019411D">
        <w:t>and ADCP</w:t>
      </w:r>
      <w:ins w:id="220" w:author="Alex Messina" w:date="2015-10-01T13:16:00Z">
        <w:r w:rsidR="00CA1889">
          <w:t xml:space="preserve"> data</w:t>
        </w:r>
      </w:ins>
      <w:del w:id="221" w:author="Alex Messina" w:date="2015-10-01T13:16:00Z">
        <w:r w:rsidR="0019411D" w:rsidDel="00CA1889">
          <w:delText>s</w:delText>
        </w:r>
      </w:del>
      <w:r w:rsidR="0019411D">
        <w:t xml:space="preserve"> were</w:t>
      </w:r>
      <w:r w:rsidR="00A16BE5">
        <w:t xml:space="preserve"> more circular </w:t>
      </w:r>
      <w:r w:rsidR="0019411D">
        <w:t xml:space="preserve">on the </w:t>
      </w:r>
      <w:r w:rsidR="008E2FE3">
        <w:t xml:space="preserve">sheltered </w:t>
      </w:r>
      <w:r w:rsidR="0019411D">
        <w:t>northern reef,</w:t>
      </w:r>
      <w:r>
        <w:t xml:space="preserve"> suggesting</w:t>
      </w:r>
      <w:ins w:id="222" w:author="Alex Messina" w:date="2015-10-01T13:17:00Z">
        <w:r w:rsidR="00CA1889">
          <w:t xml:space="preserve"> more variable</w:t>
        </w:r>
      </w:ins>
      <w:r>
        <w:t xml:space="preserve"> current directions</w:t>
      </w:r>
      <w:del w:id="223" w:author="Alex Messina" w:date="2015-10-01T13:17:00Z">
        <w:r w:rsidDel="00CA1889">
          <w:delText xml:space="preserve"> are more variable</w:delText>
        </w:r>
      </w:del>
      <w:r>
        <w:t>,</w:t>
      </w:r>
      <w:r w:rsidR="00A16BE5">
        <w:t xml:space="preserve"> and </w:t>
      </w:r>
      <w:ins w:id="224" w:author="Trent Biggs" w:date="2015-10-21T15:00:00Z">
        <w:r w:rsidR="00330869">
          <w:t xml:space="preserve">were </w:t>
        </w:r>
      </w:ins>
      <w:r>
        <w:t xml:space="preserve">more oblong </w:t>
      </w:r>
      <w:r w:rsidR="0019411D">
        <w:t xml:space="preserve">on the </w:t>
      </w:r>
      <w:r w:rsidR="008E2FE3">
        <w:t xml:space="preserve">exposed </w:t>
      </w:r>
      <w:r w:rsidR="0019411D">
        <w:t>southern reef</w:t>
      </w:r>
      <w:r>
        <w:t xml:space="preserve"> suggesting </w:t>
      </w:r>
      <w:ins w:id="225" w:author="Alex Messina" w:date="2015-10-01T13:17:00Z">
        <w:r w:rsidR="00CA1889">
          <w:t xml:space="preserve">more consistent </w:t>
        </w:r>
      </w:ins>
      <w:r>
        <w:t>current directions</w:t>
      </w:r>
      <w:del w:id="226" w:author="Alex Messina" w:date="2015-10-01T13:17:00Z">
        <w:r w:rsidDel="00CA1889">
          <w:delText xml:space="preserve"> are more consistent</w:delText>
        </w:r>
      </w:del>
      <w:r>
        <w:t xml:space="preserve">. </w:t>
      </w:r>
      <w:ins w:id="227" w:author="Trent Biggs" w:date="2015-10-21T15:00:00Z">
        <w:r w:rsidR="00330869">
          <w:t>D</w:t>
        </w:r>
      </w:ins>
      <w:del w:id="228" w:author="Trent Biggs" w:date="2015-10-21T15:00:00Z">
        <w:r w:rsidR="00A16BE5" w:rsidDel="00330869">
          <w:delText>Finer-resolution d</w:delText>
        </w:r>
      </w:del>
      <w:r w:rsidR="00A16BE5">
        <w:t xml:space="preserve">rifter data resolved the general clockwise </w:t>
      </w:r>
      <w:r w:rsidR="008E2FE3">
        <w:t xml:space="preserve">onshore </w:t>
      </w:r>
      <w:r w:rsidR="00A16BE5">
        <w:t xml:space="preserve">flow from the </w:t>
      </w:r>
      <w:r w:rsidR="008E2FE3">
        <w:t xml:space="preserve">exposed </w:t>
      </w:r>
      <w:r w:rsidR="00A16BE5">
        <w:t xml:space="preserve">southern reef, over the </w:t>
      </w:r>
      <w:r w:rsidR="008E2FE3">
        <w:t xml:space="preserve">sheltered </w:t>
      </w:r>
      <w:r w:rsidR="00A16BE5">
        <w:t xml:space="preserve">northern reef,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back-reef pools</w:t>
      </w:r>
      <w:del w:id="229" w:author="Alex Messina" w:date="2015-10-01T13:18:00Z">
        <w:r w:rsidR="008E2FE3" w:rsidDel="00CA1889">
          <w:delText xml:space="preserve"> on the southern reef</w:delText>
        </w:r>
      </w:del>
      <w:r w:rsidR="0019411D">
        <w:t>.</w:t>
      </w:r>
      <w:r w:rsidR="003C6307">
        <w:t xml:space="preserve"> </w:t>
      </w:r>
      <w:r w:rsidR="00A16BE5">
        <w:t>ADCP</w:t>
      </w:r>
      <w:r w:rsidR="0019411D">
        <w:t xml:space="preserve"> data </w:t>
      </w:r>
      <w:del w:id="230" w:author="Alex Messina" w:date="2015-10-01T13:18:00Z">
        <w:r w:rsidDel="00CA1889">
          <w:delText xml:space="preserve">at each location </w:delText>
        </w:r>
      </w:del>
      <w:r w:rsidR="00976516">
        <w:t>showed mean flow directions</w:t>
      </w:r>
      <w:r>
        <w:t xml:space="preserve"> </w:t>
      </w:r>
      <w:r w:rsidR="00976516">
        <w:t xml:space="preserve">were </w:t>
      </w:r>
      <w:del w:id="231" w:author="Alex Messina" w:date="2015-10-01T13:18:00Z">
        <w:r w:rsidR="000A4C38" w:rsidDel="00CA1889">
          <w:delText>similar</w:delText>
        </w:r>
        <w:r w:rsidDel="00CA1889">
          <w:delText xml:space="preserve"> </w:delText>
        </w:r>
      </w:del>
      <w:ins w:id="232" w:author="Alex Messina" w:date="2015-10-01T13:18:00Z">
        <w:r w:rsidR="00CA1889">
          <w:t>consistent</w:t>
        </w:r>
        <w:del w:id="233" w:author="Trent Biggs" w:date="2015-10-21T15:02:00Z">
          <w:r w:rsidR="00CA1889" w:rsidDel="00C63C82">
            <w:delText xml:space="preserve"> </w:delText>
          </w:r>
        </w:del>
      </w:ins>
      <w:ins w:id="234" w:author="Trent Biggs" w:date="2015-10-21T15:01:00Z">
        <w:r w:rsidR="00C63C82">
          <w:t xml:space="preserve"> </w:t>
        </w:r>
      </w:ins>
      <w:r>
        <w:t>but mean flow speeds differed</w:t>
      </w:r>
      <w:r w:rsidR="009019E9">
        <w:t xml:space="preserve"> </w:t>
      </w:r>
      <w:r w:rsidR="00AA2104">
        <w:t>among</w:t>
      </w:r>
      <w:r w:rsidR="009019E9">
        <w:t xml:space="preserve"> forcing conditions</w:t>
      </w:r>
      <w:r w:rsidR="00A16BE5">
        <w:t xml:space="preserve">. </w:t>
      </w:r>
      <w:r w:rsidR="00F813B3">
        <w:t xml:space="preserve">Mean velocities calculated from ADCP data for AS1, AS2, and AS3 for the duration of tide forcing </w:t>
      </w:r>
      <w:commentRangeStart w:id="235"/>
      <w:r w:rsidR="00F813B3">
        <w:t>were 14.6 cm s</w:t>
      </w:r>
      <w:r w:rsidR="00F813B3" w:rsidRPr="002C3BF8">
        <w:rPr>
          <w:vertAlign w:val="superscript"/>
        </w:rPr>
        <w:t>-1</w:t>
      </w:r>
      <w:r w:rsidR="00F813B3">
        <w:t>, 5.3 cm s</w:t>
      </w:r>
      <w:r w:rsidR="00F813B3" w:rsidRPr="002C3BF8">
        <w:rPr>
          <w:vertAlign w:val="superscript"/>
        </w:rPr>
        <w:t>-1</w:t>
      </w:r>
      <w:r w:rsidR="00F813B3">
        <w:t>, and 0.9 cm s</w:t>
      </w:r>
      <w:r w:rsidR="00F813B3" w:rsidRPr="002C3BF8">
        <w:rPr>
          <w:vertAlign w:val="superscript"/>
        </w:rPr>
        <w:t>-1</w:t>
      </w:r>
      <w:r w:rsidR="00F813B3">
        <w:t>; during wind forcing were 11.6 cm s</w:t>
      </w:r>
      <w:r w:rsidR="00F813B3" w:rsidRPr="002C3BF8">
        <w:rPr>
          <w:vertAlign w:val="superscript"/>
        </w:rPr>
        <w:t>-1</w:t>
      </w:r>
      <w:r w:rsidR="00F813B3">
        <w:t>, 3.9 cm s</w:t>
      </w:r>
      <w:r w:rsidR="00F813B3" w:rsidRPr="002C3BF8">
        <w:rPr>
          <w:vertAlign w:val="superscript"/>
        </w:rPr>
        <w:t>-1</w:t>
      </w:r>
      <w:r w:rsidR="00F813B3">
        <w:t>, and 1.5 cm s</w:t>
      </w:r>
      <w:r w:rsidR="00F813B3" w:rsidRPr="002C3BF8">
        <w:rPr>
          <w:vertAlign w:val="superscript"/>
        </w:rPr>
        <w:t>-1</w:t>
      </w:r>
      <w:r w:rsidR="00F813B3">
        <w:t>; during wave forcing were 18.1 cm s</w:t>
      </w:r>
      <w:r w:rsidR="00F813B3" w:rsidRPr="002C3BF8">
        <w:rPr>
          <w:vertAlign w:val="superscript"/>
        </w:rPr>
        <w:t>-1</w:t>
      </w:r>
      <w:r w:rsidR="00F813B3">
        <w:t>, 10.9 cm s</w:t>
      </w:r>
      <w:r w:rsidR="00F813B3" w:rsidRPr="002C3BF8">
        <w:rPr>
          <w:vertAlign w:val="superscript"/>
        </w:rPr>
        <w:t>-1</w:t>
      </w:r>
      <w:r w:rsidR="00F813B3">
        <w:t>, and 1.2</w:t>
      </w:r>
      <w:del w:id="236" w:author="Trent Biggs" w:date="2015-10-21T15:02:00Z">
        <w:r w:rsidR="00F813B3" w:rsidDel="00C63C82">
          <w:delText>1</w:delText>
        </w:r>
      </w:del>
      <w:r w:rsidR="00F813B3">
        <w:t xml:space="preserve"> cm s</w:t>
      </w:r>
      <w:r w:rsidR="00F813B3" w:rsidRPr="002C3BF8">
        <w:rPr>
          <w:vertAlign w:val="superscript"/>
        </w:rPr>
        <w:t>-1</w:t>
      </w:r>
      <w:r w:rsidR="00F813B3">
        <w:t>, respectively</w:t>
      </w:r>
      <w:commentRangeEnd w:id="235"/>
      <w:r w:rsidR="00C63C82">
        <w:rPr>
          <w:rStyle w:val="CommentReference"/>
        </w:rPr>
        <w:commentReference w:id="235"/>
      </w:r>
      <w:commentRangeStart w:id="237"/>
      <w:r w:rsidR="00F813B3">
        <w:t xml:space="preserve">. </w:t>
      </w:r>
      <w:del w:id="238" w:author="Alex Messina" w:date="2015-10-01T13:20:00Z">
        <w:r w:rsidR="00612FEF" w:rsidDel="00CA1889">
          <w:delText>Over the area covered by drifter tracks, m</w:delText>
        </w:r>
      </w:del>
      <w:ins w:id="239" w:author="Alex Messina" w:date="2015-10-01T13:20:00Z">
        <w:r w:rsidR="00CA1889">
          <w:t>M</w:t>
        </w:r>
      </w:ins>
      <w:r w:rsidR="00612FEF">
        <w:t>ean flow velocities from drifters varied from 1-37 cm s</w:t>
      </w:r>
      <w:r w:rsidR="00612FEF" w:rsidRPr="002C3BF8">
        <w:rPr>
          <w:vertAlign w:val="superscript"/>
        </w:rPr>
        <w:t>-1</w:t>
      </w:r>
      <w:r w:rsidR="00612FEF">
        <w:t>, 1-36 cm s</w:t>
      </w:r>
      <w:r w:rsidR="00612FEF" w:rsidRPr="002C3BF8">
        <w:rPr>
          <w:vertAlign w:val="superscript"/>
        </w:rPr>
        <w:t>-1</w:t>
      </w:r>
      <w:r w:rsidR="00612FEF">
        <w:t>, and 5-64 cm s</w:t>
      </w:r>
      <w:r w:rsidR="00612FEF" w:rsidRPr="002C3BF8">
        <w:rPr>
          <w:vertAlign w:val="superscript"/>
        </w:rPr>
        <w:t>-1</w:t>
      </w:r>
      <w:r w:rsidR="00612FEF">
        <w:t xml:space="preserve"> under tidal, wind, and wave forcing, respectively</w:t>
      </w:r>
      <w:commentRangeEnd w:id="237"/>
      <w:r w:rsidR="00C63C82">
        <w:rPr>
          <w:rStyle w:val="CommentReference"/>
        </w:rPr>
        <w:commentReference w:id="237"/>
      </w:r>
      <w:r w:rsidR="00612FEF">
        <w:t>.</w:t>
      </w:r>
      <w:ins w:id="240" w:author="Trent Biggs" w:date="2015-10-22T11:12:00Z">
        <w:r w:rsidR="00EC553D">
          <w:t xml:space="preserve">  The mean gridded velocity was xx, xx and xx cm s-1 under wave, wind, and tidal forcing.</w:t>
        </w:r>
      </w:ins>
    </w:p>
    <w:p w:rsidR="00576BC7" w:rsidRDefault="00976516" w:rsidP="00A53884">
      <w:pPr>
        <w:spacing w:after="0"/>
      </w:pPr>
      <w:r>
        <w:t>Tide forcing showed t</w:t>
      </w:r>
      <w:r w:rsidR="000A4C38">
        <w:t>he most circular variance ellipses from both ADCP and drifter data, indicating flow directions were most variable under light, variable wind</w:t>
      </w:r>
      <w:r>
        <w:t xml:space="preserve">s and low waves. </w:t>
      </w:r>
      <w:r w:rsidR="004A5151">
        <w:t xml:space="preserve">Variance ellipses and mean velocities from ADCPs showed exclusively </w:t>
      </w:r>
      <w:r w:rsidR="008E2FE3">
        <w:t>on</w:t>
      </w:r>
      <w:r w:rsidR="004A5151">
        <w:t xml:space="preserve">shore flow, but the </w:t>
      </w:r>
      <w:del w:id="241" w:author="Alex Messina" w:date="2015-10-01T13:22:00Z">
        <w:r w:rsidR="004A5151" w:rsidDel="00CA1889">
          <w:delText>variance ellipses and mean velocities</w:delText>
        </w:r>
      </w:del>
      <w:ins w:id="242" w:author="Alex Messina" w:date="2015-10-01T13:22:00Z">
        <w:r w:rsidR="00CA1889">
          <w:t>results</w:t>
        </w:r>
      </w:ins>
      <w:r w:rsidR="004A5151">
        <w:t xml:space="preserve"> from drifters showed clockwise flow across the </w:t>
      </w:r>
      <w:r w:rsidR="008E2FE3">
        <w:t xml:space="preserve">exposed </w:t>
      </w:r>
      <w:r w:rsidR="004A5151">
        <w:t xml:space="preserve">southern reef and seaward out the channel. </w:t>
      </w:r>
      <w:r>
        <w:t>V</w:t>
      </w:r>
      <w:r w:rsidR="000A4C38">
        <w:t>ariance ellipses</w:t>
      </w:r>
      <w:r>
        <w:t xml:space="preserve"> from drifters</w:t>
      </w:r>
      <w:r w:rsidR="000A4C38">
        <w:t xml:space="preserve"> were more ellipsoid and mean velocities were higher near the reef crest and on the </w:t>
      </w:r>
      <w:r w:rsidR="008E2FE3">
        <w:t xml:space="preserve">exposed </w:t>
      </w:r>
      <w:r w:rsidR="000A4C38">
        <w:t xml:space="preserve">southern reef, compared to the </w:t>
      </w:r>
      <w:r w:rsidR="008E2FE3">
        <w:t xml:space="preserve">sheltered </w:t>
      </w:r>
      <w:r w:rsidR="000A4C38">
        <w:t xml:space="preserve">northern reef and southern back-reef pools. Though flow directions were more variable, mean </w:t>
      </w:r>
      <w:r w:rsidR="00D92173">
        <w:t xml:space="preserve">speeds </w:t>
      </w:r>
      <w:r w:rsidR="000A4C38">
        <w:t xml:space="preserve">were higher </w:t>
      </w:r>
      <w:r w:rsidR="004A5151">
        <w:t>during</w:t>
      </w:r>
      <w:r w:rsidR="000A4C38">
        <w:t xml:space="preserve"> tidal forcing than wind forcing, but still lo</w:t>
      </w:r>
      <w:r>
        <w:t xml:space="preserve">wer than wave forcing. </w:t>
      </w:r>
    </w:p>
    <w:p w:rsidR="00576BC7" w:rsidRDefault="00976516" w:rsidP="00A53884">
      <w:pPr>
        <w:spacing w:after="0"/>
      </w:pPr>
      <w:r>
        <w:t>Wind forcing showed t</w:t>
      </w:r>
      <w:r w:rsidR="000A4C38">
        <w:t xml:space="preserve">he lowest mean flow velocities from both ADCPs and drifters, but the variance ellipses were more </w:t>
      </w:r>
      <w:r w:rsidR="00D92173">
        <w:t xml:space="preserve">oblong </w:t>
      </w:r>
      <w:r w:rsidR="000A4C38">
        <w:t xml:space="preserve">than under tide forcing, indicating flow directions were more consistent during strong onshore winds. Similar to tide and wave forcing, the </w:t>
      </w:r>
      <w:del w:id="243" w:author="Alex Messina" w:date="2015-10-01T13:28:00Z">
        <w:r w:rsidR="000A4C38" w:rsidDel="00D23FFD">
          <w:delText xml:space="preserve">overall flow pattern from the drifters was </w:delText>
        </w:r>
      </w:del>
      <w:r w:rsidR="000A4C38">
        <w:t xml:space="preserve">more </w:t>
      </w:r>
      <w:r w:rsidR="00D92173">
        <w:t xml:space="preserve">oblong </w:t>
      </w:r>
      <w:r w:rsidR="00AA2104">
        <w:t xml:space="preserve">variance </w:t>
      </w:r>
      <w:r w:rsidR="000A4C38">
        <w:t xml:space="preserve">ellipses and higher </w:t>
      </w:r>
      <w:r w:rsidR="00D92173">
        <w:t>speeds</w:t>
      </w:r>
      <w:ins w:id="244" w:author="Alex Messina" w:date="2015-10-01T13:28:00Z">
        <w:r w:rsidR="00D23FFD">
          <w:t xml:space="preserve"> were observed</w:t>
        </w:r>
      </w:ins>
      <w:r w:rsidR="00D92173">
        <w:t xml:space="preserve"> </w:t>
      </w:r>
      <w:r w:rsidR="000A4C38">
        <w:t xml:space="preserve">over the </w:t>
      </w:r>
      <w:r w:rsidR="008E2FE3">
        <w:t xml:space="preserve">exposed </w:t>
      </w:r>
      <w:r w:rsidR="000A4C38">
        <w:t xml:space="preserve">southern reef, and more circular </w:t>
      </w:r>
      <w:r w:rsidR="009019E9">
        <w:t>ellipse</w:t>
      </w:r>
      <w:r w:rsidR="000A4C38">
        <w:t xml:space="preserve">s and slower </w:t>
      </w:r>
      <w:r w:rsidR="00D92173">
        <w:t xml:space="preserve">speeds </w:t>
      </w:r>
      <w:r w:rsidR="000A4C38">
        <w:t xml:space="preserve">in the back-reef pools, channel, and </w:t>
      </w:r>
      <w:r w:rsidR="00D92173">
        <w:t xml:space="preserve">sheltered </w:t>
      </w:r>
      <w:r w:rsidR="000A4C38">
        <w:t>northern reef.</w:t>
      </w:r>
    </w:p>
    <w:p w:rsidR="001322AB" w:rsidRDefault="00976516" w:rsidP="001477A6">
      <w:pPr>
        <w:spacing w:after="0"/>
      </w:pPr>
      <w:r>
        <w:t>Wave forcing showed t</w:t>
      </w:r>
      <w:r w:rsidR="000A4C38">
        <w:t xml:space="preserve">he highest mean flow speeds and most </w:t>
      </w:r>
      <w:r w:rsidR="00AA2104">
        <w:t>oblong</w:t>
      </w:r>
      <w:r w:rsidR="000A4C38">
        <w:t xml:space="preserve"> variance ellipses, indicating high waves are a strong control on flow </w:t>
      </w:r>
      <w:del w:id="245" w:author="Alex Messina" w:date="2015-10-01T13:29:00Z">
        <w:r w:rsidR="000A4C38" w:rsidDel="00D23FFD">
          <w:delText xml:space="preserve">velocities </w:delText>
        </w:r>
      </w:del>
      <w:r w:rsidR="000A4C38">
        <w:t xml:space="preserve">in the bay. </w:t>
      </w:r>
      <w:r w:rsidR="00AA2104">
        <w:t xml:space="preserve">The drifters showed a clear pattern of faster, more unidirectional flows near the reef crest on the exposed southern reef, transitioning to slower, more variable flow over the back-reef pools, and finally turning seaward over the sheltered northern reef and out the channel. </w:t>
      </w:r>
      <w:r w:rsidR="00D92173">
        <w:t xml:space="preserve">Although </w:t>
      </w:r>
      <w:r w:rsidR="000A4C38">
        <w:t>flow speeds at AS1 were influenced by even small breaking waves, as wave height increased, breaking waves were observed further north along the reef crest, particularly near the channel, increasing flow speeds over the reef flat near AS2</w:t>
      </w:r>
      <w:del w:id="246" w:author="Alex Messina" w:date="2015-10-01T13:31:00Z">
        <w:r w:rsidR="000A4C38" w:rsidDel="00D23FFD">
          <w:delText xml:space="preserve">. </w:delText>
        </w:r>
        <w:r w:rsidR="00D92173" w:rsidDel="00D23FFD">
          <w:delText>Higher</w:delText>
        </w:r>
        <w:r w:rsidR="000A4C38" w:rsidDel="00D23FFD">
          <w:delText xml:space="preserve"> flow </w:delText>
        </w:r>
        <w:r w:rsidR="00D92173" w:rsidDel="00D23FFD">
          <w:delText xml:space="preserve">speeds </w:delText>
        </w:r>
        <w:r w:rsidR="000A4C38" w:rsidDel="00D23FFD">
          <w:delText xml:space="preserve">near AS2 </w:delText>
        </w:r>
        <w:r w:rsidR="00D92173" w:rsidDel="00D23FFD">
          <w:delText xml:space="preserve">generally resulted in higher </w:delText>
        </w:r>
        <w:r w:rsidR="000A4C38" w:rsidDel="00D23FFD">
          <w:delText>flow speeds near the channel</w:delText>
        </w:r>
      </w:del>
      <w:r w:rsidR="000A4C38">
        <w:t xml:space="preserve"> and the ba</w:t>
      </w:r>
      <w:r w:rsidR="004A5151">
        <w:t>ck-reef pools. T</w:t>
      </w:r>
      <w:r w:rsidR="000A4C38">
        <w:t xml:space="preserve">he </w:t>
      </w:r>
      <w:r w:rsidR="00AA2104">
        <w:t xml:space="preserve">circular </w:t>
      </w:r>
      <w:r w:rsidR="000A4C38">
        <w:t xml:space="preserve">variance ellipses at AS3 </w:t>
      </w:r>
      <w:r w:rsidR="004A5151">
        <w:t>indicated</w:t>
      </w:r>
      <w:r w:rsidR="000A4C38">
        <w:t xml:space="preserve"> variable flow directions, </w:t>
      </w:r>
      <w:r w:rsidR="004A5151">
        <w:t xml:space="preserve">but </w:t>
      </w:r>
      <w:del w:id="247" w:author="Alex Messina" w:date="2015-10-01T13:31:00Z">
        <w:r w:rsidR="000A4C38" w:rsidDel="00D23FFD">
          <w:delText>the flow axes were larger, in</w:delText>
        </w:r>
        <w:r w:rsidR="00AA2104" w:rsidDel="00D23FFD">
          <w:delText xml:space="preserve">dicating </w:delText>
        </w:r>
      </w:del>
      <w:r w:rsidR="00AA2104">
        <w:t>flow speeds were highest</w:t>
      </w:r>
      <w:r w:rsidR="000A4C38">
        <w:t xml:space="preserve"> during wave forcing. </w:t>
      </w:r>
      <w:r w:rsidR="004A5151">
        <w:t xml:space="preserve">Similar to the </w:t>
      </w:r>
      <w:r w:rsidR="00D92173">
        <w:t xml:space="preserve">observations </w:t>
      </w:r>
      <w:r w:rsidR="004A5151">
        <w:t>during tidal forcing, m</w:t>
      </w:r>
      <w:r w:rsidR="000A4C38">
        <w:t xml:space="preserve">ean </w:t>
      </w:r>
      <w:r w:rsidR="00D92173">
        <w:t xml:space="preserve">speeds </w:t>
      </w:r>
      <w:r w:rsidR="000A4C38">
        <w:t>increased seaward through the channel,</w:t>
      </w:r>
      <w:commentRangeStart w:id="248"/>
      <w:r w:rsidR="000A4C38">
        <w:t xml:space="preserve"> but due to the low data density outside the reef crest</w:t>
      </w:r>
      <w:r w:rsidR="00D92173">
        <w:t>,</w:t>
      </w:r>
      <w:r w:rsidR="000A4C38">
        <w:t xml:space="preserve"> it is unclear whether the flow continues </w:t>
      </w:r>
      <w:r w:rsidR="00D92173">
        <w:t xml:space="preserve">seaward </w:t>
      </w:r>
      <w:r w:rsidR="00AA2104">
        <w:t>to Pago Pago Harbor or</w:t>
      </w:r>
      <w:r w:rsidR="000A4C38">
        <w:t xml:space="preserve"> </w:t>
      </w:r>
      <w:del w:id="249" w:author="Alex Messina" w:date="2015-10-01T13:32:00Z">
        <w:r w:rsidR="00D92173" w:rsidDel="00D23FFD">
          <w:delText xml:space="preserve">was </w:delText>
        </w:r>
      </w:del>
      <w:ins w:id="250" w:author="Alex Messina" w:date="2015-10-01T13:32:00Z">
        <w:r w:rsidR="00D23FFD">
          <w:t xml:space="preserve">is </w:t>
        </w:r>
      </w:ins>
      <w:r w:rsidR="000A4C38">
        <w:t xml:space="preserve">re-entrained </w:t>
      </w:r>
      <w:del w:id="251" w:author="Alex Messina" w:date="2015-10-01T13:32:00Z">
        <w:r w:rsidR="000A4C38" w:rsidDel="00D23FFD">
          <w:delText>in the surf zone on</w:delText>
        </w:r>
      </w:del>
      <w:ins w:id="252" w:author="Alex Messina" w:date="2015-10-01T13:32:00Z">
        <w:r w:rsidR="00D23FFD">
          <w:t>onto</w:t>
        </w:r>
      </w:ins>
      <w:r w:rsidR="000A4C38">
        <w:t xml:space="preserve"> the </w:t>
      </w:r>
      <w:r w:rsidR="00D92173">
        <w:t xml:space="preserve">exposed </w:t>
      </w:r>
      <w:r w:rsidR="000A4C38">
        <w:t>southern reef.</w:t>
      </w:r>
      <w:commentRangeEnd w:id="248"/>
      <w:r w:rsidR="00925E76">
        <w:rPr>
          <w:rStyle w:val="CommentReference"/>
        </w:rPr>
        <w:commentReference w:id="248"/>
      </w:r>
    </w:p>
    <w:p w:rsidR="00B42656" w:rsidRDefault="00B42656" w:rsidP="001477A6">
      <w:pPr>
        <w:spacing w:after="0"/>
      </w:pPr>
    </w:p>
    <w:p w:rsidR="00576BC7" w:rsidRPr="001477A6" w:rsidRDefault="000A4C38" w:rsidP="001477A6">
      <w:pPr>
        <w:pStyle w:val="HeadingCR2"/>
        <w:spacing w:before="0"/>
        <w:rPr>
          <w:i/>
        </w:rPr>
      </w:pPr>
      <w:r w:rsidRPr="001477A6">
        <w:rPr>
          <w:i/>
        </w:rPr>
        <w:t>Residence Time</w:t>
      </w:r>
    </w:p>
    <w:p w:rsidR="001322AB" w:rsidRDefault="000A4C38" w:rsidP="001477A6">
      <w:pPr>
        <w:spacing w:after="0"/>
      </w:pPr>
      <w:r>
        <w:t xml:space="preserve">Water residence time </w:t>
      </w:r>
      <w:del w:id="253" w:author="Alex Messina" w:date="2015-10-01T13:32:00Z">
        <w:r w:rsidDel="00D23FFD">
          <w:delText xml:space="preserve">over the </w:delText>
        </w:r>
        <w:r w:rsidR="00A153C3" w:rsidDel="00D23FFD">
          <w:delText xml:space="preserve">reef flat </w:delText>
        </w:r>
      </w:del>
      <w:r w:rsidR="00A153C3">
        <w:t xml:space="preserve">was computed from </w:t>
      </w:r>
      <w:r>
        <w:t xml:space="preserve">mean drifter velocities under different forcing conditions (Figure 8). Residence times </w:t>
      </w:r>
      <w:ins w:id="254" w:author="Trent Biggs" w:date="2015-10-22T11:17:00Z">
        <w:r w:rsidR="00925E76">
          <w:t xml:space="preserve">in grid cells </w:t>
        </w:r>
      </w:ins>
      <w:r>
        <w:t>varied from 2.78-0.08 hr, 2.78-0.08 hr, and 0.56-0.04 h under tidal, wind, and wave forcing, respectively. The shortest residence times were measured near the southern reef crest, and under</w:t>
      </w:r>
      <w:r w:rsidR="00A153C3">
        <w:t xml:space="preserve"> high wave conditions</w:t>
      </w:r>
      <w:r>
        <w:t>. The longest residence times were observed over the inner reef flat close to shore and in the northwest corner of the embayment, under tidal and wind forcing.</w:t>
      </w:r>
      <w:r w:rsidR="00276187">
        <w:t xml:space="preserve"> Water residence times computed from mean flow velocities at AS1 were 0.34 h, 0.23 h, and 0.16 h, for tide, wind and wave forcing, respectively. Residence times at AS2 were 0.60 h, 0.52 h, and 0.28 h, for tide, wind and wave forcing, respectively. Residence times at AS3 were 1.45 h and 2.72 h, for wind and wave forcing, respectively.</w:t>
      </w:r>
      <w:r w:rsidR="00AA2104">
        <w:t xml:space="preserve"> Unfortunately, no data was recorded by the ADCP at AS3 simultaneously with drifters during tide forcing</w:t>
      </w:r>
      <w:del w:id="255" w:author="Alex Messina" w:date="2015-10-01T13:34:00Z">
        <w:r w:rsidR="00AA2104" w:rsidDel="00D23FFD">
          <w:delText>,</w:delText>
        </w:r>
      </w:del>
      <w:r w:rsidR="00AA2104">
        <w:t xml:space="preserve"> due to the low water level during drifter deployments.</w:t>
      </w:r>
      <w:r w:rsidR="00276187">
        <w:t xml:space="preserve"> </w:t>
      </w:r>
      <w:r w:rsidR="009659C3">
        <w:t xml:space="preserve">Contrary to results at AS1 and AS2, mean speed </w:t>
      </w:r>
      <w:r w:rsidR="00AA2104">
        <w:t xml:space="preserve">at AS3 </w:t>
      </w:r>
      <w:r w:rsidR="009659C3">
        <w:t>was slower and residence time was longer during wave fo</w:t>
      </w:r>
      <w:r w:rsidR="00AA2104">
        <w:t>rcing compared to wind forcing, indicating the northern reef may be more influenced by winds than waves.</w:t>
      </w:r>
    </w:p>
    <w:p w:rsidR="001477A6" w:rsidRDefault="001477A6" w:rsidP="001477A6">
      <w:pPr>
        <w:spacing w:after="0"/>
      </w:pPr>
    </w:p>
    <w:p w:rsidR="00276187" w:rsidRPr="001477A6" w:rsidRDefault="00276187" w:rsidP="001477A6">
      <w:pPr>
        <w:pStyle w:val="HeadingCR2"/>
        <w:spacing w:before="0"/>
        <w:rPr>
          <w:i/>
        </w:rPr>
      </w:pPr>
      <w:r w:rsidRPr="001477A6">
        <w:rPr>
          <w:i/>
        </w:rPr>
        <w:t>Comparing Eulerian and Lagrangian results</w:t>
      </w:r>
    </w:p>
    <w:p w:rsidR="00576BC7" w:rsidRDefault="00052138" w:rsidP="001477A6">
      <w:pPr>
        <w:spacing w:after="0"/>
      </w:pPr>
      <w:moveToRangeStart w:id="256" w:author="Alex Messina" w:date="2015-10-01T13:36:00Z" w:name="move431469893"/>
      <w:moveTo w:id="257" w:author="Alex Messina" w:date="2015-10-01T13:36:00Z">
        <w:r>
          <w:t xml:space="preserve">Mean velocities from the ADCPs were lower than mean velocities from drifters in all cases except for on the southern reef under wind forcing. </w:t>
        </w:r>
      </w:moveTo>
      <w:moveToRangeEnd w:id="256"/>
      <w:r w:rsidR="00B9251E">
        <w:t xml:space="preserve">The RMSE and percent error (RMSE/mean) were computed for all locations during each forcing condition, and for each location under all forcing conditions. </w:t>
      </w:r>
      <w:r w:rsidR="00B423C5">
        <w:t>For each ADCP location, under all forcing conditions, m</w:t>
      </w:r>
      <w:r w:rsidR="000A4C38">
        <w:t xml:space="preserve">ean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Table 2).</w:t>
      </w:r>
      <w:r w:rsidR="00B9251E">
        <w:t xml:space="preserve"> For each forcing condition, at all ADCP locations, mean flow speed calculated from Eulerian and Lagrangian methods differed by 43-79%, and residence times differed by 27-153%. </w:t>
      </w:r>
      <w:moveFromRangeStart w:id="258" w:author="Alex Messina" w:date="2015-10-01T13:36:00Z" w:name="move431469893"/>
      <w:moveFrom w:id="259" w:author="Alex Messina" w:date="2015-10-01T13:36:00Z">
        <w:r w:rsidR="000A4C38" w:rsidDel="00052138">
          <w:t xml:space="preserve">Mean velocities from the ADCPs were lower than mean velocities from drifters in all cases except for on the southern reef under wind forcing. </w:t>
        </w:r>
      </w:moveFrom>
      <w:moveFromRangeEnd w:id="258"/>
      <w:r w:rsidR="000A4C38">
        <w:t>The percent error for a single location</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error for all locations together was lowest during tide forcing</w:t>
      </w:r>
      <w:r w:rsidR="00B9251E">
        <w:t xml:space="preserve"> (43%)</w:t>
      </w:r>
      <w:r w:rsidR="00B423C5">
        <w:t xml:space="preserve"> and highest during wave</w:t>
      </w:r>
      <w:r w:rsidR="000A4C38">
        <w:t xml:space="preserve"> forcing</w:t>
      </w:r>
      <w:r w:rsidR="00B9251E">
        <w:t xml:space="preserve"> (79%)</w:t>
      </w:r>
      <w:r w:rsidR="000A4C38">
        <w:t>.</w:t>
      </w:r>
    </w:p>
    <w:p w:rsidR="001322AB" w:rsidRDefault="001322AB" w:rsidP="001477A6">
      <w:pPr>
        <w:spacing w:after="0"/>
      </w:pPr>
    </w:p>
    <w:p w:rsidR="00576BC7" w:rsidRDefault="00D31F5A" w:rsidP="001477A6">
      <w:pPr>
        <w:pStyle w:val="HeadingCR1"/>
        <w:spacing w:before="0"/>
      </w:pPr>
      <w:r>
        <w:t>Discussion</w:t>
      </w:r>
    </w:p>
    <w:p w:rsidR="002E41C1" w:rsidRDefault="00ED6C09" w:rsidP="001477A6">
      <w:pPr>
        <w:spacing w:after="0"/>
      </w:pPr>
      <w:r>
        <w:t>The high number of drifter deployments provide</w:t>
      </w:r>
      <w:r w:rsidR="00B9251E">
        <w:t>d</w:t>
      </w:r>
      <w:r>
        <w:t xml:space="preserve"> an unprecedented data set for a reef flat area, with high data density, extensive spatial coverage, and wide range of sampled forcing conditions. </w:t>
      </w:r>
      <w:r w:rsidR="002E41C1">
        <w:t xml:space="preserve">The overall </w:t>
      </w:r>
      <w:ins w:id="260" w:author="Alex Messina" w:date="2015-10-01T13:37:00Z">
        <w:r w:rsidR="00052138">
          <w:t xml:space="preserve">flow </w:t>
        </w:r>
      </w:ins>
      <w:r w:rsidR="002E41C1">
        <w:t xml:space="preserve">pattern </w:t>
      </w:r>
      <w:ins w:id="261" w:author="Alex Messina" w:date="2015-10-01T13:38:00Z">
        <w:r w:rsidR="00052138">
          <w:t>under all forcing conditions</w:t>
        </w:r>
        <w:r w:rsidR="00052138" w:rsidDel="00052138">
          <w:t xml:space="preserve"> </w:t>
        </w:r>
      </w:ins>
      <w:del w:id="262" w:author="Alex Messina" w:date="2015-10-01T13:37:00Z">
        <w:r w:rsidR="002E41C1" w:rsidDel="00052138">
          <w:delText xml:space="preserve">of mean flow speeds and flow directions show a </w:delText>
        </w:r>
      </w:del>
      <w:ins w:id="263" w:author="Alex Messina" w:date="2015-10-01T13:37:00Z">
        <w:r w:rsidR="00052138">
          <w:t xml:space="preserve">is </w:t>
        </w:r>
      </w:ins>
      <w:r w:rsidR="002E41C1">
        <w:t xml:space="preserve">predominantly clockwise circulation </w:t>
      </w:r>
      <w:r w:rsidR="00D92173">
        <w:t xml:space="preserve">over the exposed southern reef and back-reef pools and </w:t>
      </w:r>
      <w:del w:id="264" w:author="Alex Messina" w:date="2015-10-01T13:37:00Z">
        <w:r w:rsidR="00D92173" w:rsidDel="00052138">
          <w:delText xml:space="preserve">out </w:delText>
        </w:r>
      </w:del>
      <w:ins w:id="265" w:author="Alex Messina" w:date="2015-10-01T13:37:00Z">
        <w:r w:rsidR="00052138">
          <w:t xml:space="preserve">seaward </w:t>
        </w:r>
      </w:ins>
      <w:r w:rsidR="00D92173">
        <w:t>through the channel</w:t>
      </w:r>
      <w:del w:id="266" w:author="Alex Messina" w:date="2015-10-01T13:38:00Z">
        <w:r w:rsidR="00D92173" w:rsidDel="00052138">
          <w:delText xml:space="preserve"> </w:delText>
        </w:r>
        <w:r w:rsidR="002E41C1" w:rsidDel="00052138">
          <w:delText>under all forcing conditions</w:delText>
        </w:r>
      </w:del>
      <w:r w:rsidR="002E41C1">
        <w:t>, with higher speeds during wave forcing</w:t>
      </w:r>
      <w:r w:rsidR="00D92173">
        <w:t xml:space="preserve"> than </w:t>
      </w:r>
      <w:del w:id="267" w:author="Alex Messina" w:date="2015-10-01T13:38:00Z">
        <w:r w:rsidR="00D92173" w:rsidDel="00052138">
          <w:delText>under</w:delText>
        </w:r>
        <w:r w:rsidR="002E41C1" w:rsidDel="00052138">
          <w:delText xml:space="preserve"> </w:delText>
        </w:r>
      </w:del>
      <w:r w:rsidR="002E41C1">
        <w:t xml:space="preserve">tidal and wind forcing. The shortest residence times were measured on the outer </w:t>
      </w:r>
      <w:r w:rsidR="00D92173">
        <w:t xml:space="preserve">exposed </w:t>
      </w:r>
      <w:r w:rsidR="002E41C1">
        <w:t>reef flat closest to where waves were breaking on the reef crest</w:t>
      </w:r>
      <w:r w:rsidR="00D92173">
        <w:t>,</w:t>
      </w:r>
      <w:r w:rsidR="002E41C1">
        <w:t xml:space="preserve"> and were longest over the inner reef flat close to shore and deep in the </w:t>
      </w:r>
      <w:r w:rsidR="00D92173">
        <w:t xml:space="preserve">sheltered </w:t>
      </w:r>
      <w:r w:rsidR="002E41C1">
        <w:t xml:space="preserve">northwest corner of the embayment. Given the proximity of the </w:t>
      </w:r>
      <w:r w:rsidR="00D92173">
        <w:t xml:space="preserve">sheltered </w:t>
      </w:r>
      <w:r w:rsidR="002E41C1">
        <w:t xml:space="preserve">northern reef to the stream mouth and the frequent occurrence of floods under typically low wave conditions in the wet season and moderate easterly winds during the dry season, this suggests the northern reef and areas of the </w:t>
      </w:r>
      <w:r w:rsidR="00D92173">
        <w:t xml:space="preserve">shoreward </w:t>
      </w:r>
      <w:r w:rsidR="00651314">
        <w:t xml:space="preserve">northern </w:t>
      </w:r>
      <w:r w:rsidR="00D92173">
        <w:t xml:space="preserve">end of the </w:t>
      </w:r>
      <w:r w:rsidR="002E41C1">
        <w:t xml:space="preserve">southern reef bordering the channel are </w:t>
      </w:r>
      <w:r w:rsidR="00D92173">
        <w:t xml:space="preserve">likely most exposed to the freshwater and sediment discharging from </w:t>
      </w:r>
      <w:r w:rsidR="00DC1946">
        <w:t>Faga'alu Stream</w:t>
      </w:r>
      <w:r w:rsidR="002E41C1">
        <w:t>. The spatial flow pattern and longer residence times result in greater exposure (= intensity x duration) of the corals in these areas to stress from terrestrial pollution, and likely causes the reduced coral health in these locations.</w:t>
      </w:r>
    </w:p>
    <w:p w:rsidR="00576BC7" w:rsidRDefault="000A4C38" w:rsidP="001477A6">
      <w:pPr>
        <w:spacing w:after="0"/>
      </w:pPr>
      <w:r>
        <w:t xml:space="preserve">Both the Eulerian and Lagrangian methods characterized the main difference between faster, less variable flow over the </w:t>
      </w:r>
      <w:r w:rsidR="00197E20">
        <w:t xml:space="preserve">exposed </w:t>
      </w:r>
      <w:r>
        <w:t xml:space="preserve">southern reef and the slower, more variable flow over the </w:t>
      </w:r>
      <w:r w:rsidR="00651314">
        <w:t xml:space="preserve">sheltered </w:t>
      </w:r>
      <w:r>
        <w:t>northern reef under all for</w:t>
      </w:r>
      <w:r w:rsidR="00276187">
        <w:t>cing conditions. T</w:t>
      </w:r>
      <w:r>
        <w:t xml:space="preserve">he Eulerian method characterized flows adequately </w:t>
      </w:r>
      <w:r w:rsidR="009659C3">
        <w:t xml:space="preserve">near the </w:t>
      </w:r>
      <w:r w:rsidR="00651314">
        <w:t xml:space="preserve">exposed </w:t>
      </w:r>
      <w:r w:rsidR="009659C3">
        <w:t>southern reef crest</w:t>
      </w:r>
      <w:r>
        <w:t xml:space="preserve"> where bathymetry and wave forcing were fairly simple, </w:t>
      </w:r>
      <w:r w:rsidR="00276187">
        <w:t xml:space="preserve">but </w:t>
      </w:r>
      <w:r>
        <w:t xml:space="preserve">the spatially distributed Lagrangian method more accurately characterized spatially complex flows </w:t>
      </w:r>
      <w:r w:rsidR="009659C3">
        <w:t xml:space="preserve">over the </w:t>
      </w:r>
      <w:r w:rsidR="00651314">
        <w:t xml:space="preserve">sheltered </w:t>
      </w:r>
      <w:r w:rsidR="009659C3">
        <w:t>northern</w:t>
      </w:r>
      <w:ins w:id="268" w:author="Alex Messina" w:date="2015-10-01T13:41:00Z">
        <w:r w:rsidR="00052138">
          <w:t xml:space="preserve"> reef</w:t>
        </w:r>
      </w:ins>
      <w:r w:rsidR="009659C3">
        <w:t xml:space="preserve"> and </w:t>
      </w:r>
      <w:del w:id="269" w:author="Alex Messina" w:date="2015-10-01T13:40:00Z">
        <w:r w:rsidR="00651314" w:rsidDel="00052138">
          <w:delText xml:space="preserve">shoreward northern end of the </w:delText>
        </w:r>
        <w:r w:rsidR="009659C3" w:rsidDel="00052138">
          <w:delText xml:space="preserve">southern reef flats, and </w:delText>
        </w:r>
      </w:del>
      <w:r w:rsidR="009659C3">
        <w:t>southern back-reef pools</w:t>
      </w:r>
      <w:r w:rsidR="00651314">
        <w:t xml:space="preserve"> deep in the embayment</w:t>
      </w:r>
      <w:r>
        <w:t>.</w:t>
      </w:r>
      <w:r w:rsidR="00276187" w:rsidRPr="00276187">
        <w:t xml:space="preserve"> </w:t>
      </w:r>
      <w:r w:rsidR="00276187">
        <w:t xml:space="preserve">The </w:t>
      </w:r>
      <w:del w:id="270" w:author="Alex Messina" w:date="2015-10-01T13:42:00Z">
        <w:r w:rsidR="00276187" w:rsidDel="00052138">
          <w:delText xml:space="preserve">spatially distributed </w:delText>
        </w:r>
      </w:del>
      <w:r w:rsidR="00276187">
        <w:t>drifter</w:t>
      </w:r>
      <w:del w:id="271" w:author="Alex Messina" w:date="2015-10-01T13:42:00Z">
        <w:r w:rsidR="00276187" w:rsidDel="00052138">
          <w:delText xml:space="preserve"> measurement</w:delText>
        </w:r>
      </w:del>
      <w:ins w:id="272" w:author="Alex Messina" w:date="2015-10-01T13:42:00Z">
        <w:r w:rsidR="00052138">
          <w:t>s</w:t>
        </w:r>
      </w:ins>
      <w:del w:id="273" w:author="Trent Biggs" w:date="2015-10-22T11:21:00Z">
        <w:r w:rsidR="00276187" w:rsidDel="00FE25A3">
          <w:delText>s</w:delText>
        </w:r>
      </w:del>
      <w:r w:rsidR="00276187">
        <w:t xml:space="preserve"> also illustrated several unique</w:t>
      </w:r>
      <w:ins w:id="274" w:author="Alex Messina" w:date="2015-10-01T13:42:00Z">
        <w:r w:rsidR="00052138">
          <w:t xml:space="preserve"> flow</w:t>
        </w:r>
      </w:ins>
      <w:r w:rsidR="00276187">
        <w:t xml:space="preserve"> features</w:t>
      </w:r>
      <w:del w:id="275" w:author="Alex Messina" w:date="2015-10-01T13:42:00Z">
        <w:r w:rsidR="00276187" w:rsidDel="00052138">
          <w:delText xml:space="preserve"> in the flow pattern</w:delText>
        </w:r>
      </w:del>
      <w:r w:rsidR="00276187">
        <w:t xml:space="preserve">, particularly near areas of complex bathymetry like the channel. From the orientation of the reef flat and channel, it </w:t>
      </w:r>
      <w:r w:rsidR="00651314">
        <w:t>appears</w:t>
      </w:r>
      <w:r w:rsidR="00276187">
        <w:t xml:space="preserve"> that flow over the </w:t>
      </w:r>
      <w:r w:rsidR="00651314">
        <w:t xml:space="preserve">exposed </w:t>
      </w:r>
      <w:r w:rsidR="00276187">
        <w:t>southern reef near the channel flow</w:t>
      </w:r>
      <w:r w:rsidR="00651314">
        <w:t>s</w:t>
      </w:r>
      <w:r w:rsidR="00276187">
        <w:t xml:space="preserve"> directly from the reef crest nort</w:t>
      </w:r>
      <w:r w:rsidR="0058033F">
        <w:t xml:space="preserve">hward into the channel. </w:t>
      </w:r>
      <w:r w:rsidR="00651314">
        <w:t>T</w:t>
      </w:r>
      <w:r w:rsidR="00276187">
        <w:t>he flow near AS2</w:t>
      </w:r>
      <w:r w:rsidR="00651314">
        <w:t>, however,</w:t>
      </w:r>
      <w:r w:rsidR="00276187">
        <w:t xml:space="preserve"> is deflected away from the channel</w:t>
      </w:r>
      <w:r w:rsidR="00651314">
        <w:t>, likely due to wave refraction</w:t>
      </w:r>
      <w:r w:rsidR="00276187">
        <w:t xml:space="preserve">, shoreward </w:t>
      </w:r>
      <w:r w:rsidR="00651314">
        <w:t>into the embayment</w:t>
      </w:r>
      <w:r w:rsidR="00276187">
        <w:t xml:space="preserve"> where it flows into the back-reef pools and </w:t>
      </w:r>
      <w:del w:id="276" w:author="Alex Messina" w:date="2015-10-01T13:43:00Z">
        <w:r w:rsidR="00276187" w:rsidDel="00052138">
          <w:delText>then enters</w:delText>
        </w:r>
      </w:del>
      <w:ins w:id="277" w:author="Alex Messina" w:date="2015-10-01T13:43:00Z">
        <w:r w:rsidR="00052138">
          <w:t>into</w:t>
        </w:r>
      </w:ins>
      <w:r w:rsidR="00276187">
        <w:t xml:space="preserve"> the </w:t>
      </w:r>
      <w:r w:rsidR="00651314">
        <w:t xml:space="preserve">shoreward end of the </w:t>
      </w:r>
      <w:r w:rsidR="00276187">
        <w:t>channel.</w:t>
      </w:r>
    </w:p>
    <w:p w:rsidR="00576BC7" w:rsidDel="008C0006" w:rsidRDefault="000A4C38" w:rsidP="001477A6">
      <w:pPr>
        <w:spacing w:after="0"/>
        <w:rPr>
          <w:del w:id="278" w:author="Alex Messina" w:date="2015-10-01T13:44:00Z"/>
        </w:rPr>
      </w:pPr>
      <w:commentRangeStart w:id="279"/>
      <w:del w:id="280" w:author="Alex Messina" w:date="2015-10-01T13:44:00Z">
        <w:r w:rsidDel="008C0006">
          <w:delText>The variance ellipses and mean velocities from ADCPs showed exclusively onshore flow under all forcing conditions, whereas the higher resolution drifter data only showed the same pattern under wind forcing. This suggests that strong onshore winds, in the absence of high wa</w:delText>
        </w:r>
        <w:r w:rsidR="00B9251E" w:rsidDel="008C0006">
          <w:delText xml:space="preserve">ves, drives </w:delText>
        </w:r>
        <w:r w:rsidDel="008C0006">
          <w:delText xml:space="preserve">surface flows into the </w:delText>
        </w:r>
        <w:r w:rsidR="00116E33" w:rsidDel="008C0006">
          <w:delText xml:space="preserve">sheltered </w:delText>
        </w:r>
        <w:r w:rsidDel="008C0006">
          <w:delText>northwest corner of the bay, with a notable lack of seaward flow ou</w:delText>
        </w:r>
        <w:r w:rsidR="0058033F" w:rsidDel="008C0006">
          <w:delText>t of the channel. D</w:delText>
        </w:r>
        <w:r w:rsidDel="008C0006">
          <w:delText>ata density was lowest during wind forcing and</w:delText>
        </w:r>
        <w:r w:rsidR="00116E33" w:rsidDel="008C0006">
          <w:delText>,</w:delText>
        </w:r>
        <w:r w:rsidDel="008C0006">
          <w:delText xml:space="preserve"> perhaps</w:delText>
        </w:r>
        <w:r w:rsidR="00116E33" w:rsidDel="008C0006">
          <w:delText>,</w:delText>
        </w:r>
        <w:r w:rsidDel="008C0006">
          <w:delText xml:space="preserve"> drifter deployments longer than 1 h would have </w:delText>
        </w:r>
        <w:r w:rsidR="00116E33" w:rsidDel="008C0006">
          <w:delText xml:space="preserve">measured </w:delText>
        </w:r>
        <w:r w:rsidDel="008C0006">
          <w:delText>seaward flow.</w:delText>
        </w:r>
        <w:r w:rsidR="009659C3" w:rsidDel="008C0006">
          <w:delText xml:space="preserve"> </w:delText>
        </w:r>
      </w:del>
      <w:commentRangeEnd w:id="279"/>
      <w:r w:rsidR="008C0006">
        <w:rPr>
          <w:rStyle w:val="CommentReference"/>
        </w:rPr>
        <w:commentReference w:id="279"/>
      </w:r>
    </w:p>
    <w:p w:rsidR="00576BC7" w:rsidRDefault="000A4C38" w:rsidP="001477A6">
      <w:pPr>
        <w:spacing w:after="0"/>
      </w:pPr>
      <w:r>
        <w:t xml:space="preserve">Observations on the linear reef flat </w:t>
      </w:r>
      <w:r w:rsidR="00116E33">
        <w:t xml:space="preserve">off </w:t>
      </w:r>
      <w:r>
        <w:t>Molokai, Hawaii</w:t>
      </w:r>
      <w:r w:rsidR="009C4D78">
        <w:t xml:space="preserve"> </w:t>
      </w:r>
      <w:r w:rsidR="009C4D78">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9C4D78">
        <w:fldChar w:fldCharType="separate"/>
      </w:r>
      <w:r w:rsidR="00D41352" w:rsidRPr="00D41352">
        <w:rPr>
          <w:noProof/>
        </w:rPr>
        <w:t>(Presto et al. 2006)</w:t>
      </w:r>
      <w:r w:rsidR="009C4D78">
        <w:fldChar w:fldCharType="end"/>
      </w:r>
      <w:r>
        <w:t>, showed near-bed current speeds were faster where the reef is deeper and narrower but the variance ellipses and progressive vectors presented here (Figures 6-7) suggest the opposite for surface drifters in this reef-lined embayment</w:t>
      </w:r>
      <w:ins w:id="281" w:author="Trent Biggs" w:date="2015-10-22T11:22:00Z">
        <w:r w:rsidR="00FE25A3">
          <w:t>.  C</w:t>
        </w:r>
      </w:ins>
      <w:del w:id="282" w:author="Trent Biggs" w:date="2015-10-22T11:22:00Z">
        <w:r w:rsidDel="00FE25A3">
          <w:delText>: c</w:delText>
        </w:r>
      </w:del>
      <w:r>
        <w:t>urrent speeds were rapid over the shallow reef crest, slowing significantly and becoming more variable when reaching deeper back-reef pools</w:t>
      </w:r>
      <w:r w:rsidR="00BB198D">
        <w:t xml:space="preserve"> and the channel. F</w:t>
      </w:r>
      <w:r>
        <w:t>low through the cha</w:t>
      </w:r>
      <w:r w:rsidR="00BB198D">
        <w:t>nnel was not spatially constant, showing</w:t>
      </w:r>
      <w:r>
        <w:t xml:space="preserve"> </w:t>
      </w:r>
      <w:r w:rsidR="00BB198D">
        <w:t xml:space="preserve">steadily increased speed moving seaward, reaching a maximum at the reef crest, during </w:t>
      </w:r>
      <w:r>
        <w:t>both wave and tide for</w:t>
      </w:r>
      <w:r w:rsidR="00BB198D">
        <w:t>cing</w:t>
      </w:r>
      <w:r>
        <w:t xml:space="preserve">. The same pattern was not evident under wind forcing, possibly due to wind driven flow being forced into the bay at the surface, but the data density is too low to be certain. </w:t>
      </w:r>
      <w:r w:rsidR="00372A45">
        <w:t>In a similarly configured reef in Moorea</w:t>
      </w:r>
      <w:r w:rsidR="009659C3">
        <w:t>, French Polynesia</w:t>
      </w:r>
      <w:r w:rsidR="00372A45">
        <w:t>, vertically binned ADCP data</w:t>
      </w:r>
      <w:r>
        <w:t xml:space="preserve"> showed that under low wave forcing</w:t>
      </w:r>
      <w:r w:rsidR="00116E33">
        <w:t>,</w:t>
      </w:r>
      <w:r>
        <w:t xml:space="preserve"> surface currents in the </w:t>
      </w:r>
      <w:r w:rsidR="00116E33">
        <w:t>channel</w:t>
      </w:r>
      <w:r>
        <w:t xml:space="preserve"> </w:t>
      </w:r>
      <w:r w:rsidR="00372A45">
        <w:t xml:space="preserve">were lower </w:t>
      </w:r>
      <w:r>
        <w:t xml:space="preserve">and </w:t>
      </w:r>
      <w:r w:rsidR="009659C3">
        <w:t xml:space="preserve">flow </w:t>
      </w:r>
      <w:r>
        <w:t>could</w:t>
      </w:r>
      <w:r w:rsidR="00372A45">
        <w:t xml:space="preserve"> even</w:t>
      </w:r>
      <w:r>
        <w:t xml:space="preserve"> reverse near the bottom</w:t>
      </w:r>
      <w:r w:rsidR="00372A45">
        <w:t xml:space="preserve"> </w:t>
      </w:r>
      <w:r w:rsidR="00372A45">
        <w:fldChar w:fldCharType="begin" w:fldLock="1"/>
      </w:r>
      <w:r w:rsidR="00372A45">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rsidR="00372A45">
        <w:fldChar w:fldCharType="separate"/>
      </w:r>
      <w:r w:rsidR="00372A45" w:rsidRPr="00372A45">
        <w:rPr>
          <w:noProof/>
        </w:rPr>
        <w:t>(Hench et al. 2008)</w:t>
      </w:r>
      <w:r w:rsidR="00372A45">
        <w:fldChar w:fldCharType="end"/>
      </w:r>
      <w:r>
        <w:t>. The increase in flow speed through the channel at the study site is either caused by the increasing volume of water contributed by the reef flats on either side or a narrowing of the channel cross-section. Either way, t</w:t>
      </w:r>
      <w:r w:rsidR="009659C3">
        <w:t>he increase is notable for</w:t>
      </w:r>
      <w:r>
        <w:t xml:space="preserve"> implications </w:t>
      </w:r>
      <w:r w:rsidR="009659C3">
        <w:t xml:space="preserve">on </w:t>
      </w:r>
      <w:r>
        <w:t>placing a</w:t>
      </w:r>
      <w:r w:rsidR="00372A45">
        <w:t xml:space="preserve"> single, fixed</w:t>
      </w:r>
      <w:r>
        <w:t xml:space="preserve"> ADCP in the channel to define </w:t>
      </w:r>
      <w:r w:rsidR="00372A45">
        <w:t>water residence</w:t>
      </w:r>
      <w:r w:rsidR="009659C3">
        <w:t xml:space="preserve"> or flushing</w:t>
      </w:r>
      <w:r w:rsidR="00372A45">
        <w:t xml:space="preserve"> time</w:t>
      </w:r>
      <w:r>
        <w:t>.</w:t>
      </w:r>
    </w:p>
    <w:p w:rsidR="00576BC7" w:rsidRDefault="000A4C38" w:rsidP="001477A6">
      <w:pPr>
        <w:spacing w:after="0"/>
      </w:pPr>
      <w:r>
        <w:t>Compared to Eulerian measurements, the L</w:t>
      </w:r>
      <w:r w:rsidR="009A41CA">
        <w:t>agrangian measurements recorded</w:t>
      </w:r>
      <w:r w:rsidR="009659C3">
        <w:t xml:space="preserve"> </w:t>
      </w:r>
      <w:r>
        <w:t xml:space="preserve">higher mean flow speeds except for one: on the </w:t>
      </w:r>
      <w:r w:rsidR="0086742C">
        <w:t xml:space="preserve">exposed </w:t>
      </w:r>
      <w:r>
        <w:t>southern reef during wind forcing (Table 2).</w:t>
      </w:r>
      <w:r w:rsidR="00372A45">
        <w:t xml:space="preserve"> </w:t>
      </w:r>
      <w:r w:rsidR="009A41CA">
        <w:t xml:space="preserve">Three </w:t>
      </w:r>
      <w:r w:rsidR="009659C3">
        <w:t>factors can explain t</w:t>
      </w:r>
      <w:r w:rsidR="00372A45">
        <w:t>he discrepancy between the ADCP and the drifter speeds</w:t>
      </w:r>
      <w:r w:rsidR="009659C3">
        <w:t xml:space="preserve">. On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372A45">
        <w:t xml:space="preserve">. </w:t>
      </w:r>
      <w:r w:rsidR="009A41CA">
        <w:t xml:space="preserve">A second potential source of disagreement is the comparison of surface and depth-averaged measurements. </w:t>
      </w:r>
      <w:r>
        <w:t>Lagrangian measurements are more influenced by processes at the surface</w:t>
      </w:r>
      <w:r w:rsidR="009A41CA">
        <w:t xml:space="preserve"> (drifters were ~0-30 cm into the water column</w:t>
      </w:r>
      <w:r w:rsidR="0086742C">
        <w:t xml:space="preserve">; see </w:t>
      </w:r>
      <w:r w:rsidR="009A41CA">
        <w:t>Figure 2b)</w:t>
      </w:r>
      <w:r>
        <w:t xml:space="preserve">, </w:t>
      </w:r>
      <w:r w:rsidR="0086742C">
        <w:t xml:space="preserve">whereas </w:t>
      </w:r>
      <w:r>
        <w:t>Eulerian methods make a depth-averaged flow measurement</w:t>
      </w:r>
      <w:r w:rsidR="009A41CA">
        <w:t xml:space="preserve">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86742C">
        <w:t xml:space="preserve"> over the depth range of the sampling bin</w:t>
      </w:r>
      <w:r>
        <w:t xml:space="preserve">. Surface flows can be faster due </w:t>
      </w:r>
      <w:r w:rsidR="009A41CA">
        <w:t>to the logarithmic decrease in flow speed observed near the bottom, particularly over rough benthic surfaces on coral reefs.</w:t>
      </w:r>
      <w:r>
        <w:t xml:space="preserve"> </w:t>
      </w:r>
      <w:r w:rsidR="009A41CA">
        <w:t>A third</w:t>
      </w:r>
      <w:r>
        <w:t xml:space="preserve"> source of disagreement between the Eulerian and Lagrangian methods is the potential importance of Stokes drift </w:t>
      </w:r>
      <w:r w:rsidR="009A41CA">
        <w:t xml:space="preserve">caused by wind or gravity waves </w:t>
      </w:r>
      <w:r w:rsidR="00072D72">
        <w:fldChar w:fldCharType="begin" w:fldLock="1"/>
      </w:r>
      <w:r w:rsidR="00D4135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mendeley" : { "formattedCitation" : "(Stokes 1847; Kenyon 1969)", "plainTextFormattedCitation" : "(Stokes 1847; Kenyon 1969)", "previouslyFormattedCitation" : "(Stokes 1847; Kenyon 1969)" }, "properties" : { "noteIndex" : 0 }, "schema" : "https://github.com/citation-style-language/schema/raw/master/csl-citation.json" }</w:instrText>
      </w:r>
      <w:r w:rsidR="00072D72">
        <w:fldChar w:fldCharType="separate"/>
      </w:r>
      <w:r w:rsidR="00D41352" w:rsidRPr="00D41352">
        <w:rPr>
          <w:noProof/>
        </w:rPr>
        <w:t>(Stokes 1847; Kenyon 1969)</w:t>
      </w:r>
      <w:r w:rsidR="00072D72">
        <w:fldChar w:fldCharType="end"/>
      </w:r>
      <w:r w:rsidR="00072D72">
        <w:t>.</w:t>
      </w:r>
      <w:r>
        <w:t xml:space="preserve"> On a 1.5-2</w:t>
      </w:r>
      <w:r w:rsidR="0086742C">
        <w:t>.0</w:t>
      </w:r>
      <w:r w:rsidR="00B9251E">
        <w:t xml:space="preserve"> m deep reef flat off </w:t>
      </w:r>
      <w:r>
        <w:t>Oahu, Hawaii,</w:t>
      </w:r>
      <w:r w:rsidR="00072D72">
        <w:t xml:space="preserve">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t xml:space="preserve"> found that cruciform drifter speeds exceeded both Lagrangian dye and </w:t>
      </w:r>
      <w:r w:rsidR="00372A45">
        <w:t xml:space="preserve">Eulerian </w:t>
      </w:r>
      <w:r>
        <w:t xml:space="preserve">depth-averaged current speeds (which included depth-averaged Stokes transport </w:t>
      </w:r>
      <w:r w:rsidR="009A41CA">
        <w:t xml:space="preserve">computed </w:t>
      </w:r>
      <w:r>
        <w:t xml:space="preserve">from wave gauge data) by 30-100% on average. A numerical simulation of a </w:t>
      </w:r>
      <w:r w:rsidR="0086742C">
        <w:t>water-</w:t>
      </w:r>
      <w:r>
        <w:t xml:space="preserve">column profile predicted drifter speeds at the surface should exceed the depth-averaged current speed plus Stokes drift by 30%, so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 xml:space="preserve">attributed the discrepancy to higher Stokes transport near the surface, compared with the depth-averaged Stokes transport. </w:t>
      </w:r>
      <w:r w:rsidR="0086742C">
        <w:t>Although</w:t>
      </w:r>
      <w:r>
        <w:t xml:space="preserve"> the drifter speeds </w:t>
      </w:r>
      <w:r w:rsidR="0086742C">
        <w:t xml:space="preserve">reported </w:t>
      </w:r>
      <w:r>
        <w:t xml:space="preserve">in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were significantly higher</w:t>
      </w:r>
      <w:r w:rsidR="0086742C">
        <w:t xml:space="preserve"> than those presented here</w:t>
      </w:r>
      <w:r>
        <w:t>, they did not differ from Eulerian measurem</w:t>
      </w:r>
      <w:r w:rsidR="002E41C1">
        <w:t>ents in current direction. T</w:t>
      </w:r>
      <w:r>
        <w:t>he ratio of Stokes transport to total transport decreased with in</w:t>
      </w:r>
      <w:r w:rsidR="002E41C1">
        <w:t>creasing wave-driven currents, but t</w:t>
      </w:r>
      <w:r>
        <w:t>he results presented here show that the difference between Lagrangian and Eulerian measurements (not including Stokes drift) increased with wave-driven current speed (Table 2). Another potential error is surfing of the drifter</w:t>
      </w:r>
      <w:r w:rsidR="0086742C">
        <w:t xml:space="preserve">s; </w:t>
      </w:r>
      <w:r>
        <w:t xml:space="preserve">however, </w:t>
      </w:r>
      <w:r w:rsidR="00072D72">
        <w:fldChar w:fldCharType="begin" w:fldLock="1"/>
      </w:r>
      <w:r w:rsidR="00D41352">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rsidR="00072D72">
        <w:fldChar w:fldCharType="separate"/>
      </w:r>
      <w:r w:rsidR="00072D72" w:rsidRPr="00072D72">
        <w:rPr>
          <w:noProof/>
        </w:rPr>
        <w:t>Falter et al.</w:t>
      </w:r>
      <w:r w:rsidR="00072D72">
        <w:rPr>
          <w:noProof/>
        </w:rPr>
        <w:t xml:space="preserve"> (</w:t>
      </w:r>
      <w:r w:rsidR="00072D72" w:rsidRPr="00072D72">
        <w:rPr>
          <w:noProof/>
        </w:rPr>
        <w:t>2008)</w:t>
      </w:r>
      <w:r w:rsidR="00072D72">
        <w:fldChar w:fldCharType="end"/>
      </w:r>
      <w:r w:rsidR="00072D72">
        <w:t xml:space="preserve"> </w:t>
      </w:r>
      <w:r>
        <w:t>concluded the wave-induced deflection</w:t>
      </w:r>
      <w:r w:rsidR="00372A45" w:rsidRPr="00372A45">
        <w:t xml:space="preserve"> </w:t>
      </w:r>
      <w:r w:rsidR="00372A45">
        <w:t>was low</w:t>
      </w:r>
      <w:r w:rsidR="0086742C">
        <w:t>,</w:t>
      </w:r>
      <w:r w:rsidR="00372A45">
        <w:t xml:space="preserve"> </w:t>
      </w:r>
      <w:r>
        <w:t xml:space="preserve">so </w:t>
      </w:r>
      <w:r w:rsidR="0086742C">
        <w:t xml:space="preserve">although </w:t>
      </w:r>
      <w:r>
        <w:t>this may explain some of the discrepancy</w:t>
      </w:r>
      <w:r w:rsidR="0086742C">
        <w:t>,</w:t>
      </w:r>
      <w:r>
        <w:t xml:space="preserve"> it </w:t>
      </w:r>
      <w:r w:rsidR="0086742C">
        <w:t xml:space="preserve">likely </w:t>
      </w:r>
      <w:r>
        <w:t>was not the dominant process.</w:t>
      </w:r>
      <w:r w:rsidR="002E41C1">
        <w:t xml:space="preserve"> It is likely that all of these potential sources of disagreement are operating at the same or different times, but the discrepancy between Eulerian and Lagrangian flow speeds at AS3 was likely due to strong heterogeneity in flow, </w:t>
      </w:r>
      <w:r w:rsidR="0086742C">
        <w:t xml:space="preserve">whereas </w:t>
      </w:r>
      <w:r w:rsidR="002E41C1">
        <w:t xml:space="preserve">Stokes drift may have been important near the reef crest at AS1 and AS2 where wave energy is </w:t>
      </w:r>
      <w:r w:rsidR="0086742C">
        <w:t>highest</w:t>
      </w:r>
      <w:r w:rsidR="002E41C1">
        <w:t>.</w:t>
      </w:r>
    </w:p>
    <w:p w:rsidR="002E41C1" w:rsidRDefault="002E41C1" w:rsidP="001477A6">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n overestimation of </w:t>
      </w:r>
      <w:r w:rsidR="00ED6C09">
        <w:t xml:space="preserve">nutrient uptake on the reef of </w:t>
      </w:r>
      <w:r>
        <w:t xml:space="preserve">30-100% corresponding to the error in Lagrangian estimates.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nd others are interested in water properties that are evenly distributed through the water column. </w:t>
      </w:r>
      <w:r w:rsidR="0086742C">
        <w:t>Lagrangian methods would be more appropriate for</w:t>
      </w:r>
      <w:r>
        <w:t xml:space="preserve"> studies more interested in </w:t>
      </w:r>
      <w:commentRangeStart w:id="283"/>
      <w:r>
        <w:t>surface</w:t>
      </w:r>
      <w:commentRangeEnd w:id="283"/>
      <w:r w:rsidR="00FE25A3">
        <w:rPr>
          <w:rStyle w:val="CommentReference"/>
        </w:rPr>
        <w:commentReference w:id="283"/>
      </w:r>
      <w:r>
        <w:t xml:space="preserve"> transport related to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rsidR="0086742C">
        <w:t xml:space="preserve"> or</w:t>
      </w:r>
      <w:r>
        <w:t xml:space="preserve">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rsidR="00ED6C09">
        <w:t xml:space="preserve">. Alternatively, marine sediment studies </w:t>
      </w:r>
      <w:r>
        <w:t xml:space="preserve">focused on </w:t>
      </w:r>
      <w:r w:rsidR="00ED6C09">
        <w:t>near-bed</w:t>
      </w:r>
      <w:r>
        <w:t xml:space="preserve"> shear stress and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rsidR="00ED6C09">
        <w:t xml:space="preserve"> </w:t>
      </w:r>
      <w:r w:rsidR="0086742C">
        <w:t>would likely benefit from</w:t>
      </w:r>
      <w:r w:rsidR="00ED6C09">
        <w:t xml:space="preserve"> Eulerian methods</w:t>
      </w:r>
      <w:r>
        <w:t>.</w:t>
      </w:r>
    </w:p>
    <w:p w:rsidR="00576BC7" w:rsidRDefault="000A4C38" w:rsidP="001477A6">
      <w:pPr>
        <w:spacing w:after="0"/>
      </w:pPr>
      <w:r>
        <w:t xml:space="preserve">Coral reefs are physically and biologically heterogeneous environments, but </w:t>
      </w:r>
      <w:r w:rsidR="0086742C">
        <w:t>ecologically-</w:t>
      </w:r>
      <w:r>
        <w:t>important flow speeds and spatial patterns have been difficult to measure in relation to the long-term forcing conditions.</w:t>
      </w:r>
      <w:r w:rsidR="00276187">
        <w:t xml:space="preserve"> Like the atmospheric climate, </w:t>
      </w:r>
      <w:r w:rsidR="00ED6C09">
        <w:t xml:space="preserve">regional-scale forcing </w:t>
      </w:r>
      <w:r w:rsidR="00276187">
        <w:t>controls large-scale biophysical patterns such as nutrient and heat distributions. However, whereas atmospheric climate and global ocean circulation have benefitted from remote-sensing methods, water circulation over small-scale reef ecosystems are more similar to atmospheric micro-climates, and the long-term, synoptic observations of remote sensing have not been possible.</w:t>
      </w:r>
      <w:r>
        <w:t xml:space="preserve"> Many water circulation studies significantly simplify the study site for modeling purposes or rely on only a few fixed instrument locations. The combination of spatially extensive Lagrangian drifters and temporally extensive Eulerian current meters presented here provides insight on the spatial patterns of flow within the context of variable circulation-forcing conditions. Nutrient uptake on coral reefs is considered to be limited primarily by the flow of water over the benthic surface</w:t>
      </w:r>
      <w:r w:rsidR="00215198">
        <w:t xml:space="preserve"> </w:t>
      </w:r>
      <w:r w:rsidR="00215198">
        <w:fldChar w:fldCharType="begin" w:fldLock="1"/>
      </w:r>
      <w:r w:rsidR="00D41352">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rsidR="00215198">
        <w:fldChar w:fldCharType="separate"/>
      </w:r>
      <w:r w:rsidR="00D41352" w:rsidRPr="00D41352">
        <w:rPr>
          <w:noProof/>
        </w:rPr>
        <w:t>(Bilger and Atkinson 1992; Falter et al. 2004)</w:t>
      </w:r>
      <w:r w:rsidR="00215198">
        <w:fldChar w:fldCharType="end"/>
      </w:r>
      <w:r>
        <w:t>, and our results show that flow speeds can be highly variable over small scales on the reef. Nutrient uptake and other water quality parameters can be influenced by the depth and metabolic activity of the benthic surface contacted by a traveling water parcel, so the particular flow path and residence times of water over various benthic surfaces are important.</w:t>
      </w:r>
      <w:r w:rsidR="00215198">
        <w:t xml:space="preserve"> </w:t>
      </w:r>
      <w:r w:rsidR="00215198">
        <w:fldChar w:fldCharType="begin" w:fldLock="1"/>
      </w:r>
      <w:r w:rsidR="009B6BC6">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rsidR="00215198">
        <w:fldChar w:fldCharType="separate"/>
      </w:r>
      <w:r w:rsidR="00215198" w:rsidRPr="00215198">
        <w:rPr>
          <w:noProof/>
        </w:rPr>
        <w:t xml:space="preserve">Lowe and Falter </w:t>
      </w:r>
      <w:r w:rsidR="00BC7ABD">
        <w:rPr>
          <w:noProof/>
        </w:rPr>
        <w:t>(</w:t>
      </w:r>
      <w:r w:rsidR="00215198" w:rsidRPr="00215198">
        <w:rPr>
          <w:noProof/>
        </w:rPr>
        <w:t>2015)</w:t>
      </w:r>
      <w:r w:rsidR="00215198">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r w:rsidR="00AC7459">
        <w:t xml:space="preserve"> It</w:t>
      </w:r>
      <w:ins w:id="284" w:author="Trent Biggs" w:date="2015-10-22T11:28:00Z">
        <w:r w:rsidR="00FE25A3">
          <w:t xml:space="preserve"> is</w:t>
        </w:r>
      </w:ins>
      <w:del w:id="285" w:author="Trent Biggs" w:date="2015-10-22T11:28:00Z">
        <w:r w:rsidR="00AC7459" w:rsidDel="00FE25A3">
          <w:delText>’s</w:delText>
        </w:r>
      </w:del>
      <w:r w:rsidR="00AC7459">
        <w:t xml:space="preserve"> important to note that the </w:t>
      </w:r>
      <w:r w:rsidR="0086742C">
        <w:t>spatially-</w:t>
      </w:r>
      <w:r w:rsidR="00AC7459">
        <w:t xml:space="preserve">distributed residence times calculated from Lagrangian drifters likely represent an underestimation compared to Eulerian methods, </w:t>
      </w:r>
      <w:r w:rsidR="001817DC">
        <w:t>and</w:t>
      </w:r>
      <w:r w:rsidR="00AC7459">
        <w:t xml:space="preserve"> </w:t>
      </w:r>
      <w:r w:rsidR="001817DC">
        <w:t>further application of the residence times must be appropriate to</w:t>
      </w:r>
      <w:r w:rsidR="00AC7459">
        <w:t xml:space="preserve"> the research question.</w:t>
      </w:r>
    </w:p>
    <w:p w:rsidR="00576BC7" w:rsidRDefault="000A4C38" w:rsidP="001477A6">
      <w:pPr>
        <w:spacing w:after="0"/>
      </w:pPr>
      <w:r>
        <w:t xml:space="preserve">Quantifying residence time and flow patterns in relation to </w:t>
      </w:r>
      <w:r w:rsidR="0086742C">
        <w:t xml:space="preserve">end-member </w:t>
      </w:r>
      <w:r>
        <w:t>forcing conditions can be used to extrapolate the findings from a targeted study period to seasonal, annual, or longer time scale, by determining the proportion of days that are 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w:t>
      </w:r>
      <w:r w:rsidR="00BC7ABD">
        <w:t xml:space="preserve"> </w:t>
      </w:r>
      <w:r w:rsidR="00BC7ABD">
        <w:fldChar w:fldCharType="begin" w:fldLock="1"/>
      </w:r>
      <w:r w:rsidR="00D41352">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rsidR="00BC7ABD">
        <w:fldChar w:fldCharType="separate"/>
      </w:r>
      <w:r w:rsidR="00D41352" w:rsidRPr="00D41352">
        <w:rPr>
          <w:noProof/>
        </w:rPr>
        <w:t>(Hemer et al. 2013)</w:t>
      </w:r>
      <w:r w:rsidR="00BC7ABD">
        <w:fldChar w:fldCharType="end"/>
      </w:r>
      <w:r>
        <w:t xml:space="preserve"> could be extended to predict changing sediment dynamics, temperature regimes and nutrient cycling at the study site</w:t>
      </w:r>
      <w:r w:rsidR="00BC7ABD">
        <w:t xml:space="preserve"> </w:t>
      </w:r>
      <w:r w:rsidR="00BC7ABD">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BC7ABD">
        <w:fldChar w:fldCharType="separate"/>
      </w:r>
      <w:r w:rsidR="00D41352" w:rsidRPr="00D41352">
        <w:rPr>
          <w:noProof/>
        </w:rPr>
        <w:t>(Lowe and Falter 2015)</w:t>
      </w:r>
      <w:r w:rsidR="00BC7ABD">
        <w:fldChar w:fldCharType="end"/>
      </w:r>
      <w:r>
        <w:t>. The end-member forcing conditions could also be further refined to describe wave heights and wind speeds of varying magnitude, or combined with an empirical relationship accounting for varying tide stage, for finer-resolution predictive models of current speeds</w:t>
      </w:r>
    </w:p>
    <w:p w:rsidR="00576BC7" w:rsidRDefault="00FE25A3" w:rsidP="001477A6">
      <w:pPr>
        <w:spacing w:after="0"/>
      </w:pPr>
      <w:ins w:id="286" w:author="Trent Biggs" w:date="2015-10-22T11:30:00Z">
        <w:r>
          <w:t>W</w:t>
        </w:r>
      </w:ins>
      <w:del w:id="287" w:author="Trent Biggs" w:date="2015-10-22T11:30:00Z">
        <w:r w:rsidR="000A4C38" w:rsidDel="00FE25A3">
          <w:delText>This study investigated water circulation patterns driving sediment dynamics and resulting impacts on coral health at the study site, but w</w:delText>
        </w:r>
      </w:del>
      <w:r w:rsidR="000A4C38">
        <w:t>ater circulation is critical for understanding both the natural ecological processes and the impacts of anthropogenic</w:t>
      </w:r>
      <w:ins w:id="288" w:author="Trent Biggs" w:date="2015-10-22T11:30:00Z">
        <w:r>
          <w:t xml:space="preserve"> activities</w:t>
        </w:r>
      </w:ins>
      <w:del w:id="289" w:author="Trent Biggs" w:date="2015-10-22T11:30:00Z">
        <w:r w:rsidR="000A4C38" w:rsidDel="00FE25A3">
          <w:delText xml:space="preserve"> impacts</w:delText>
        </w:r>
      </w:del>
      <w:r w:rsidR="000A4C38">
        <w:t xml:space="preserve"> on </w:t>
      </w:r>
      <w:del w:id="290" w:author="Trent Biggs" w:date="2015-10-22T11:30:00Z">
        <w:r w:rsidR="000A4C38" w:rsidDel="00FE25A3">
          <w:delText xml:space="preserve">all </w:delText>
        </w:r>
      </w:del>
      <w:r w:rsidR="000A4C38">
        <w:t xml:space="preserve">coral reefs. This study showed that flow speeds, flow directions, and water residence times </w:t>
      </w:r>
      <w:r w:rsidR="0086742C">
        <w:t xml:space="preserve">can be </w:t>
      </w:r>
      <w:r w:rsidR="000A4C38">
        <w:t>spatially</w:t>
      </w:r>
      <w:r w:rsidR="0086742C">
        <w:t>- and temporally-</w:t>
      </w:r>
      <w:r w:rsidR="000A4C38">
        <w:t>heterogeneous in fringing</w:t>
      </w:r>
      <w:r w:rsidR="0086742C">
        <w:t xml:space="preserve"> </w:t>
      </w:r>
      <w:r w:rsidR="000A4C38">
        <w:t>reef</w:t>
      </w:r>
      <w:r w:rsidR="0086742C">
        <w:t>-lined</w:t>
      </w:r>
      <w:r w:rsidR="000A4C38">
        <w:t xml:space="preserve"> environments</w:t>
      </w:r>
      <w:r w:rsidR="0086742C">
        <w:t>, resulting in heterogeneous physical, chemical, and biological environments</w:t>
      </w:r>
      <w:r w:rsidR="000A4C38">
        <w:t>.</w:t>
      </w:r>
    </w:p>
    <w:p w:rsidR="0086742C" w:rsidRDefault="0086742C" w:rsidP="001477A6">
      <w:pPr>
        <w:spacing w:after="0"/>
      </w:pPr>
    </w:p>
    <w:p w:rsidR="00576BC7" w:rsidRDefault="000A4C38" w:rsidP="001477A6">
      <w:pPr>
        <w:pStyle w:val="HeadingCR1"/>
        <w:spacing w:before="0"/>
      </w:pPr>
      <w:r>
        <w:t>A</w:t>
      </w:r>
      <w:r w:rsidR="00D31F5A">
        <w:t>cknowledgements</w:t>
      </w:r>
    </w:p>
    <w:p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YYY (USGS) and </w:t>
      </w:r>
      <w:r w:rsidR="001C6D70">
        <w:t xml:space="preserve">ZZZ </w:t>
      </w:r>
      <w:r>
        <w:t>reviewers who contributed numerous excellent suggestions and a timely review of our work. Use of trademark names does not imply USGS endorsement of products.</w:t>
      </w:r>
    </w:p>
    <w:p w:rsidR="00576BC7" w:rsidRDefault="000A4C38" w:rsidP="001477A6">
      <w:pPr>
        <w:spacing w:after="0"/>
      </w:pPr>
      <w:r>
        <w:br w:type="page"/>
      </w:r>
    </w:p>
    <w:p w:rsidR="00576BC7" w:rsidRDefault="000A4C38" w:rsidP="001477A6">
      <w:pPr>
        <w:pStyle w:val="HeadingCR1"/>
        <w:spacing w:before="0"/>
      </w:pPr>
      <w:r>
        <w:t>References</w:t>
      </w:r>
    </w:p>
    <w:p w:rsidR="009B6BC6" w:rsidRPr="009B6BC6" w:rsidRDefault="00924D98">
      <w:pPr>
        <w:pStyle w:val="NormalWeb"/>
        <w:ind w:left="480" w:hanging="480"/>
        <w:divId w:val="1201628390"/>
        <w:rPr>
          <w:rFonts w:ascii="Times" w:hAnsi="Times" w:cs="Times"/>
          <w:noProof/>
        </w:rPr>
      </w:pPr>
      <w:r>
        <w:fldChar w:fldCharType="begin" w:fldLock="1"/>
      </w:r>
      <w:r>
        <w:instrText xml:space="preserve">ADDIN Mendeley Bibliography CSL_BIBLIOGRAPHY </w:instrText>
      </w:r>
      <w:r>
        <w:fldChar w:fldCharType="separate"/>
      </w:r>
      <w:r w:rsidR="009B6BC6" w:rsidRPr="009B6BC6">
        <w:rPr>
          <w:rFonts w:ascii="Times" w:hAnsi="Times" w:cs="Times"/>
          <w:noProof/>
        </w:rPr>
        <w:t xml:space="preserve">Andutta FP, Kingsford MJ, Wolanski E (2012) “Sticky water” enables the retention of larvae in a reef mosaic. Estuar. Coast. Shelf Sci. 101:54–63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Austin J, Atkinson S (2004) The Design and Testing of Small , Low-cost GPS-tracked Surface Drifters. Estuaries 27:1026–1029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Bilger RW, Atkinson MJ (1992) Anomalous mass transfer of phosphate on coral reef flats. Limnol. Oceanogr. 37:261–272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H2M HILL (1984) Oceanographic Studies in Support of American Samoa Wastewater Facilities Planning.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Craig P (2009) Natural History Guide to American Samoa. National Park of American Samoa, Pago Pago, American Samoa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avis R (1991) Lagrangian ocean studies. Annu. Rev. Fluid Mech. 23:43–64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Erftemeijer PL a, Riegl B, Hoeksema BW, Todd P a. (2012) Environmental impacts of dredging and other sediment disturbances on corals: A review. Mar. Pollut. Bull. 64:1737–1765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Atkinson MJ, Merrifield MA (2004) Mass-transfer limitation of nutrient uptake by a wave-dominated reef flat community. Limnol. Oceanogr. 49:1820–1831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mer MA, Fan Y, Mori N, Semedo A, Wang XL (2013) Projected changes in wave climate from a multi-model ensemble. Nat. Clim. Chang. 3:471–476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ench JL, Leichter JJ, Monismith SG (2008) Episodic circulation and exchange in a wave-driven coral reef and lagoon system. Limnol. Oceanogr. 2681–2694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Hoeke RK (2010) An investigation of wave-dominated coral reef hydrodynamics. James Cook University</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eke RK, Storlazzi CD, Ridd P (2011) Hydrodynamics of a bathymetrically complex fringing coral reef embayment: Wave climate, in situ observations, and wave prediction. J. Geophys. Res. 116:C04018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eke RK, Storlazzi CD, Ridd P V. (2013) Drivers of circulation in a fringing coral reef embayment: A wave-flow coupled numerical modeling study of Hanalei Bay, Hawaii. Cont. Shelf Res. 58:79–95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itink AJF, Hoekstra P (2003) Hydrodynamic control of the supply of reworked terrigenous sediment to coral reefs in the Bay of Banten (NW Java, Indonesia). Estuar. Coast. Shelf Sci. 58:743–755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Holst-Rice S, Messina A, Biggs TW, Vargas-Angel B, Whitall D (2015) Baseline Assessment of Fagaʻalu Watershed: A Ridge to Reef Assessment in Support of Sediment Reduction Activities.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acob L, Wiles P, Aitaoto T, Yuen SL (2012) Coastal Currents in American Samoa. Their Role in Marine Protected Area Network Design.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Johnson D, Stocker R, Head R, Imberger J, Pattiaratchi C (2003) A Compact , Low-Cost GPS Drifter for Use in the Oceanic Nearshore Zone , Lakes , and Estuaries. J. Atmos. Ocean. Technol. 20:1880–1884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enyon KE (1969) Stokes drift for random gravity waves. J. Geophys. Res. 74:6991–6994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ing DB, Lackey TC, Gailani JZ, Shafer DJ (2012) Fate of Suspended Dredge Material at Apra Harbor, Guam: Particle Tracking Around Coral Reefs.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Klein CJ, Jupiter SD, Selig ER, Watts ME, Halpern BS, Kamal M, Roelfsema C, Possingham HP (2012) Forest conservation delivers highly variable coral reef conservation outcomes. Ecol. Appl. 22:1246–56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2015) Oceanic Forcing of Coral Reefs. Ann. Rev. Mar. Sci. 7:43–66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Lowe RJ, Falter JL, Monismith SG, Atkinson MJ (2009) Wave-Driven Circulation of a Coastal Reef–Lagoon System. J. Phys. Oceanogr. 39:873–893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essina AT, Biggs TW Contributions of human activities to suspended sediment yield during storm events from a steep, small, tropical watershed.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Militello A, Scheffner NW, Thompson EF (2003) Hurrican-Induced Stage-Frequency Relationships for the Territory of American Samoa. USACOE Technical Report CHL-98-33.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NOAA National Data Buoy Center (2014) Online data for station NSTP6. http://www.ndbc.noaa.gov/station_page.php?station=NSTP6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iegel DA, Kinlan BP, Gaines SD (2003) Lagrangian descriptions of marine larval dispersion. Mar. Ecol. Prog. Ser.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kes GG (1847) On the theory of oscillatory waves. Trans. Cambridge Philos. Soc. 8:441–473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Brown EK, Field ME (2006a) The application of acoustic Doppler current profilers to measure the timing and patterns of coral larval dispersal. Coral Reefs 25:369–381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2008) Winds, waves, tides, and the resulting flow patterns and fluxes of water, sediment, and coral larvae off West Maui, Hawaii. U.S. Geol. Surv. Open-file Rep. 2008-1215. 13 p.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Field ME, Bothner MH, Presto MK, Draut AE (2009) Sedimentation processes in a coral reef embayment: Hanalei Bay, Kauai. Mar. Geol. 264:140–151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Storlazzi CD, Ogston A., Bothner M., Field M., Presto M. (2004) Wave- and tidally-driven flow and sediment flux across a fringing coral reef: Southern Molokai, Hawaii. Cont. Shelf Res. 24:1397–1419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Thompson EF, Demirbilek Z (2002) Wave Response, Pago Pago Harbor, Island of Tutuila, Territory of American Samoa. USACOE Coastal and Hydraulics Laboratory ERDC/CHL TR-02-20.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Tolman HL (2009) User manual and system documentation of WAVEWATCH III version 3.14. NOAA National Center for Environmental Prediction Technical Note.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Vetter O (</w:t>
      </w:r>
      <w:r w:rsidR="0006389C">
        <w:rPr>
          <w:rFonts w:ascii="Times" w:hAnsi="Times" w:cs="Times"/>
          <w:noProof/>
        </w:rPr>
        <w:t>unpublished</w:t>
      </w:r>
      <w:r w:rsidRPr="009B6BC6">
        <w:rPr>
          <w:rFonts w:ascii="Times" w:hAnsi="Times" w:cs="Times"/>
          <w:noProof/>
        </w:rPr>
        <w:t xml:space="preserve">) Inter-Disciplinary Study of Flow Dynamics and Sedimentation Effects on Coral Colonies in Faga’alu Bay, American Samoa: Oceanographic Investigation Summary. NOAA CRCP Project #417.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Vetter O, Becker JM, Merrifield MA, Pequignet AC, Aucan J, Boc SJ, Pollock CE (2010) Wave setup over a Pacific Island fringing reef. J. Geophys. Res. 115:C12066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iles P, Aitaoto T, Lam Yuen S (2010) Current Surveys between Potential Marine Managed Areas in American Samoa.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olanski E, Martinez JA, Richmond RH (2009) Quantifying the impact of watershed urbanization on a coral reef: Maunalua Bay, Hawaii. Estuar. Coast. Shelf Sci. 84:259–268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Falter JL, Lowe RJ, Humphries S, Waite AM (2012) Oceanographic forcing of nutrient uptake and release over a fringing coral reef. Limnol. Oceanogr. 57:401–419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rsidR="009B6BC6" w:rsidRPr="009B6BC6" w:rsidRDefault="009B6BC6">
      <w:pPr>
        <w:pStyle w:val="NormalWeb"/>
        <w:ind w:left="480" w:hanging="480"/>
        <w:divId w:val="1201628390"/>
        <w:rPr>
          <w:rFonts w:ascii="Times" w:hAnsi="Times" w:cs="Times"/>
          <w:noProof/>
        </w:rPr>
      </w:pPr>
      <w:r w:rsidRPr="009B6BC6">
        <w:rPr>
          <w:rFonts w:ascii="Times" w:hAnsi="Times" w:cs="Times"/>
          <w:noProof/>
        </w:rPr>
        <w:t xml:space="preserve">Yamano H, Kayanne H, Yonekura N, Nakamura H, Kudo K (1998) Water circulation in a fringing reef located in a monsoon area: Kabira Reef, Ishagaki Island, Southwest Japan. Coral Reefs 17:89–99 </w:t>
      </w:r>
    </w:p>
    <w:p w:rsidR="00576BC7" w:rsidRDefault="00924D98" w:rsidP="001477A6">
      <w:pPr>
        <w:spacing w:after="0"/>
        <w:ind w:firstLine="0"/>
      </w:pPr>
      <w:r>
        <w:fldChar w:fldCharType="end"/>
      </w:r>
      <w:r w:rsidR="000A4C38">
        <w:br w:type="page"/>
      </w:r>
    </w:p>
    <w:p w:rsidR="00576BC7" w:rsidRDefault="000A4C38" w:rsidP="001477A6">
      <w:pPr>
        <w:pStyle w:val="HeadingCR2"/>
        <w:spacing w:before="0"/>
      </w:pPr>
      <w:commentRangeStart w:id="291"/>
      <w:r>
        <w:t>Tables</w:t>
      </w:r>
      <w:commentRangeEnd w:id="291"/>
      <w:r w:rsidR="00014309">
        <w:rPr>
          <w:rStyle w:val="CommentReference"/>
          <w:rFonts w:eastAsiaTheme="minorEastAsia" w:cstheme="minorBidi"/>
          <w:b w:val="0"/>
          <w:bCs w:val="0"/>
          <w:color w:val="auto"/>
        </w:rPr>
        <w:commentReference w:id="291"/>
      </w:r>
    </w:p>
    <w:p w:rsidR="00576BC7" w:rsidRDefault="000A4C38" w:rsidP="005524DA">
      <w:pPr>
        <w:spacing w:after="0"/>
        <w:ind w:firstLine="0"/>
      </w:pPr>
      <w:r>
        <w:t xml:space="preserve">Table 1. </w:t>
      </w:r>
      <w:r w:rsidR="00FA055C">
        <w:t>Time frames defining the end-</w:t>
      </w:r>
      <w:r>
        <w:t xml:space="preserve">member </w:t>
      </w:r>
      <w:r w:rsidR="00FA055C">
        <w:t xml:space="preserve">meteorologic and oceanographic forcing </w:t>
      </w:r>
      <w:r>
        <w:t>periods.</w:t>
      </w:r>
    </w:p>
    <w:p w:rsidR="00014309" w:rsidRDefault="000A4C38" w:rsidP="005524DA">
      <w:pPr>
        <w:spacing w:after="0"/>
        <w:ind w:firstLine="0"/>
        <w:rPr>
          <w:ins w:id="292" w:author="Curt Storlazzi" w:date="2015-09-25T16:05:00Z"/>
        </w:rPr>
      </w:pPr>
      <w:r>
        <w:t>Table 2. Mean flow speed and residence time computed from the ADCPs and corresponding spatially binned drifter data for different forcing conditions.</w:t>
      </w:r>
    </w:p>
    <w:p w:rsidR="00014309" w:rsidRDefault="00014309" w:rsidP="005524DA">
      <w:pPr>
        <w:spacing w:after="0"/>
        <w:ind w:firstLine="0"/>
      </w:pPr>
    </w:p>
    <w:p w:rsidR="00576BC7" w:rsidRDefault="000A4C38" w:rsidP="00414911">
      <w:pPr>
        <w:pStyle w:val="HeadingCR2"/>
        <w:spacing w:before="0"/>
      </w:pPr>
      <w:r>
        <w:t>Figure Captions</w:t>
      </w:r>
    </w:p>
    <w:p w:rsidR="00576BC7" w:rsidRDefault="000A4C38" w:rsidP="00414911">
      <w:pPr>
        <w:spacing w:after="0"/>
        <w:ind w:firstLine="0"/>
      </w:pPr>
      <w:commentRangeStart w:id="293"/>
      <w:r>
        <w:t>Figure 1</w:t>
      </w:r>
      <w:commentRangeEnd w:id="293"/>
      <w:r w:rsidR="00014309">
        <w:rPr>
          <w:rStyle w:val="CommentReference"/>
        </w:rPr>
        <w:commentReference w:id="293"/>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rsidR="00014309" w:rsidRDefault="00014309" w:rsidP="00414911">
      <w:pPr>
        <w:spacing w:after="0"/>
        <w:ind w:firstLine="0"/>
      </w:pPr>
    </w:p>
    <w:p w:rsidR="00576BC7" w:rsidRDefault="000A4C38" w:rsidP="00414911">
      <w:pPr>
        <w:spacing w:after="0"/>
        <w:ind w:firstLine="0"/>
      </w:pPr>
      <w:r>
        <w:t>Figure 2.  Images of the oceanographic instrumentation used in the study</w:t>
      </w:r>
      <w:r w:rsidR="00014309">
        <w:t xml:space="preserve">. </w:t>
      </w:r>
      <w:r>
        <w:t>a) Shallow-water drifters on land with ruler for scale. b) Shallow-water drifter deployed in the field over the southern reef flat. c) The acoustic current profiler at location AS1. d) The acoustic current p</w:t>
      </w:r>
      <w:r w:rsidR="00236C6A">
        <w:t>rofiler deployed at location AS1.</w:t>
      </w:r>
    </w:p>
    <w:p w:rsidR="00014309" w:rsidRDefault="00014309" w:rsidP="00414911">
      <w:pPr>
        <w:spacing w:after="0"/>
        <w:ind w:firstLine="0"/>
      </w:pPr>
    </w:p>
    <w:p w:rsidR="00576BC7" w:rsidRDefault="000A4C38" w:rsidP="00414911">
      <w:pPr>
        <w:spacing w:after="0"/>
        <w:ind w:firstLine="0"/>
      </w:pPr>
      <w:r>
        <w:t xml:space="preserve">Figure 3.  Time series of physical forcing data was used to define end-member </w:t>
      </w:r>
      <w:r w:rsidR="00014309">
        <w:t xml:space="preserve">forcing </w:t>
      </w:r>
      <w:r>
        <w:t xml:space="preserve">periods for analysis. a) Tidal stage. b) Wind speed. c) Wind speed and direction. d) Wave height. e) Wave period. f) Wave height and direction. Vectors denote direction "to". Wind data are from NDBC station NSTP6; wave model data are from NOAA WW3. </w:t>
      </w:r>
    </w:p>
    <w:p w:rsidR="00014309" w:rsidRDefault="00014309" w:rsidP="00414911">
      <w:pPr>
        <w:spacing w:after="0"/>
        <w:ind w:firstLine="0"/>
      </w:pPr>
    </w:p>
    <w:p w:rsidR="00576BC7" w:rsidRDefault="000A4C38" w:rsidP="00414911">
      <w:pPr>
        <w:spacing w:after="0"/>
        <w:ind w:firstLine="0"/>
      </w:pPr>
      <w:r>
        <w:t>Figure 4.  Time series of acoustic current profilers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3.</w:t>
      </w:r>
    </w:p>
    <w:p w:rsidR="00014309" w:rsidRDefault="00014309" w:rsidP="00414911">
      <w:pPr>
        <w:spacing w:after="0"/>
        <w:ind w:firstLine="0"/>
      </w:pPr>
    </w:p>
    <w:p w:rsidR="00576BC7" w:rsidRDefault="000A4C38" w:rsidP="00414911">
      <w:pPr>
        <w:spacing w:after="0"/>
        <w:ind w:firstLine="0"/>
      </w:pPr>
      <w:r>
        <w:t>Figure 5. Map of all drifter tracks during the experiment, colored by speed (</w:t>
      </w:r>
      <w:r w:rsidR="002C3BF8">
        <w:t>m s</w:t>
      </w:r>
      <w:r w:rsidR="002C3BF8" w:rsidRPr="002C3BF8">
        <w:rPr>
          <w:vertAlign w:val="superscript"/>
        </w:rPr>
        <w:t>-1</w:t>
      </w:r>
      <w:r>
        <w:t>).</w:t>
      </w:r>
    </w:p>
    <w:p w:rsidR="00576BC7" w:rsidRDefault="000A4C38" w:rsidP="00414911">
      <w:pPr>
        <w:spacing w:after="0"/>
        <w:ind w:firstLine="0"/>
      </w:pPr>
      <w:r>
        <w:t xml:space="preserve">Figure 6.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p>
    <w:p w:rsidR="00014309" w:rsidRDefault="00014309" w:rsidP="00414911">
      <w:pPr>
        <w:spacing w:after="0"/>
        <w:ind w:firstLine="0"/>
      </w:pPr>
    </w:p>
    <w:p w:rsidR="00576BC7" w:rsidRDefault="000A4C38" w:rsidP="00414911">
      <w:pPr>
        <w:spacing w:after="0"/>
        <w:ind w:firstLine="0"/>
      </w:pPr>
      <w:commentRangeStart w:id="294"/>
      <w:r>
        <w:t xml:space="preserve">Figure 7. </w:t>
      </w:r>
      <w:commentRangeEnd w:id="294"/>
      <w:r w:rsidR="00014309">
        <w:rPr>
          <w:rStyle w:val="CommentReference"/>
        </w:rPr>
        <w:commentReference w:id="294"/>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rsidR="00014309" w:rsidRDefault="00014309" w:rsidP="00414911">
      <w:pPr>
        <w:spacing w:after="0"/>
        <w:ind w:firstLine="0"/>
      </w:pPr>
    </w:p>
    <w:p w:rsidR="00576BC7" w:rsidRDefault="000A4C38" w:rsidP="00414911">
      <w:pPr>
        <w:spacing w:after="0"/>
        <w:ind w:firstLine="0"/>
      </w:pPr>
      <w:r>
        <w:t xml:space="preserve">Figure 8.  Residence time calculated from mean velocity of drifters under endmember conditions. a) Tidal forcing. b) Strong winds. c) Large waves. </w:t>
      </w:r>
    </w:p>
    <w:p w:rsidR="00576BC7" w:rsidRDefault="000A4C38" w:rsidP="009C350F">
      <w:pPr>
        <w:pStyle w:val="HeadingCR1"/>
      </w:pPr>
      <w:r>
        <w:br w:type="page"/>
      </w:r>
      <w:r w:rsidR="00D31F5A">
        <w:t>Appendix</w:t>
      </w:r>
    </w:p>
    <w:p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sectPr w:rsidR="00576BC7" w:rsidSect="0042195A">
      <w:footerReference w:type="default" r:id="rId9"/>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urt Storlazzi" w:date="2015-09-25T13:29:00Z" w:initials="CS">
    <w:p w:rsidR="00263B4B" w:rsidRDefault="00263B4B">
      <w:pPr>
        <w:pStyle w:val="CommentText"/>
      </w:pPr>
      <w:r>
        <w:rPr>
          <w:rStyle w:val="CommentReference"/>
        </w:rPr>
        <w:annotationRef/>
      </w:r>
      <w:r>
        <w:t>300 words maximum – I tried to make cuts</w:t>
      </w:r>
    </w:p>
  </w:comment>
  <w:comment w:id="3" w:author="Trent Biggs" w:date="2015-10-21T12:18:00Z" w:initials="TB">
    <w:p w:rsidR="00263B4B" w:rsidRDefault="00263B4B">
      <w:pPr>
        <w:pStyle w:val="CommentText"/>
      </w:pPr>
      <w:r>
        <w:rPr>
          <w:rStyle w:val="CommentReference"/>
        </w:rPr>
        <w:annotationRef/>
      </w:r>
      <w:r>
        <w:t>Or water circulation? Circulation could mean of the atmosphere.</w:t>
      </w:r>
    </w:p>
  </w:comment>
  <w:comment w:id="4" w:author="Trent Biggs" w:date="2015-10-21T12:46:00Z" w:initials="TB">
    <w:p w:rsidR="003C7096" w:rsidRDefault="003C7096">
      <w:pPr>
        <w:pStyle w:val="CommentText"/>
      </w:pPr>
      <w:r>
        <w:rPr>
          <w:rStyle w:val="CommentReference"/>
        </w:rPr>
        <w:annotationRef/>
      </w:r>
      <w:r>
        <w:t>How about:</w:t>
      </w:r>
    </w:p>
    <w:p w:rsidR="003C7096" w:rsidRDefault="003C7096">
      <w:pPr>
        <w:pStyle w:val="CommentText"/>
      </w:pPr>
    </w:p>
    <w:p w:rsidR="003C7096" w:rsidRDefault="003C7096">
      <w:pPr>
        <w:pStyle w:val="CommentText"/>
      </w:pPr>
      <w:r>
        <w:t>Ocean circulation is an important control on</w:t>
      </w:r>
      <w:r w:rsidR="00D77F68">
        <w:t xml:space="preserve"> nutrient and sediment dynamics</w:t>
      </w:r>
      <w:r>
        <w:t xml:space="preserve"> in coral reefs, but determinat</w:t>
      </w:r>
      <w:r w:rsidR="00643D0B">
        <w:t xml:space="preserve">ion of circulations patterns </w:t>
      </w:r>
      <w:r w:rsidR="00D77F68">
        <w:t xml:space="preserve">often </w:t>
      </w:r>
      <w:r w:rsidR="00643D0B">
        <w:t>requires</w:t>
      </w:r>
      <w:r w:rsidR="00D77F68">
        <w:t xml:space="preserve"> expensive</w:t>
      </w:r>
      <w:r w:rsidR="00534535">
        <w:rPr>
          <w:noProof/>
        </w:rPr>
        <w:t xml:space="preserve"> data collection and</w:t>
      </w:r>
      <w:r w:rsidR="00643D0B">
        <w:t xml:space="preserve"> modeling.</w:t>
      </w:r>
    </w:p>
  </w:comment>
  <w:comment w:id="5" w:author="Trent Biggs" w:date="2015-10-21T12:37:00Z" w:initials="TB">
    <w:p w:rsidR="00263B4B" w:rsidRDefault="00263B4B">
      <w:pPr>
        <w:pStyle w:val="CommentText"/>
      </w:pPr>
      <w:r>
        <w:rPr>
          <w:rStyle w:val="CommentReference"/>
        </w:rPr>
        <w:annotationRef/>
      </w:r>
      <w:r>
        <w:t>This could be cut down if needed.</w:t>
      </w:r>
    </w:p>
  </w:comment>
  <w:comment w:id="24" w:author="Trent Biggs" w:date="2015-10-21T12:26:00Z" w:initials="TB">
    <w:p w:rsidR="00263B4B" w:rsidRDefault="00263B4B">
      <w:pPr>
        <w:pStyle w:val="CommentText"/>
      </w:pPr>
      <w:r>
        <w:rPr>
          <w:rStyle w:val="CommentReference"/>
        </w:rPr>
        <w:annotationRef/>
      </w:r>
      <w:r>
        <w:t>Rearrange to be be shorter?  Too many modifiers in front of ‘embayment”</w:t>
      </w:r>
    </w:p>
  </w:comment>
  <w:comment w:id="55" w:author="Trent Biggs" w:date="2015-10-21T12:28:00Z" w:initials="TB">
    <w:p w:rsidR="00263B4B" w:rsidRDefault="00263B4B">
      <w:pPr>
        <w:pStyle w:val="CommentText"/>
      </w:pPr>
      <w:r>
        <w:rPr>
          <w:rStyle w:val="CommentReference"/>
        </w:rPr>
        <w:annotationRef/>
      </w:r>
      <w:r>
        <w:t>The residence time over the whole flat wasn’t 0.04 hr, was it?</w:t>
      </w:r>
    </w:p>
  </w:comment>
  <w:comment w:id="61" w:author="Alex Messina" w:date="2015-09-18T09:24:00Z" w:initials="AM">
    <w:p w:rsidR="00263B4B" w:rsidRDefault="00263B4B">
      <w:pPr>
        <w:pStyle w:val="CommentText"/>
      </w:pPr>
      <w:r>
        <w:rPr>
          <w:rStyle w:val="CommentReference"/>
        </w:rPr>
        <w:annotationRef/>
      </w:r>
      <w:r>
        <w:t>Mean residence times varied from 2.78-0.08 hr, 2.78-0.08 hr,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streammouth. </w:t>
      </w:r>
      <w:r>
        <w:rPr>
          <w:rStyle w:val="CommentReference"/>
        </w:rPr>
        <w:annotationRef/>
      </w:r>
    </w:p>
  </w:comment>
  <w:comment w:id="81" w:author="Trent Biggs" w:date="2015-10-21T12:30:00Z" w:initials="TB">
    <w:p w:rsidR="00263B4B" w:rsidRDefault="00263B4B">
      <w:pPr>
        <w:pStyle w:val="CommentText"/>
      </w:pPr>
      <w:r>
        <w:rPr>
          <w:rStyle w:val="CommentReference"/>
        </w:rPr>
        <w:annotationRef/>
      </w:r>
      <w:r>
        <w:t>Is the channel incised or relic?  Not necessarily important.</w:t>
      </w:r>
    </w:p>
  </w:comment>
  <w:comment w:id="99" w:author="Alex Messina" w:date="2015-09-28T09:22:00Z" w:initials="AM">
    <w:p w:rsidR="002D54BF" w:rsidRDefault="002D54BF" w:rsidP="002D54BF">
      <w:pPr>
        <w:spacing w:after="0"/>
      </w:pPr>
      <w:r>
        <w:rPr>
          <w:rStyle w:val="CommentReference"/>
        </w:rPr>
        <w:annotationRef/>
      </w:r>
      <w:r>
        <w:t>CUT</w:t>
      </w:r>
    </w:p>
    <w:p w:rsidR="002D54BF" w:rsidRDefault="002D54BF" w:rsidP="002D54BF">
      <w:pPr>
        <w:spacing w:after="0"/>
      </w:pPr>
    </w:p>
    <w:p w:rsidR="002D54BF" w:rsidRDefault="002D54BF"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rsidR="002D54BF" w:rsidRDefault="002D54BF" w:rsidP="002D54BF">
      <w:pPr>
        <w:pStyle w:val="CommentText"/>
      </w:pPr>
    </w:p>
  </w:comment>
  <w:comment w:id="111" w:author="Trent Biggs" w:date="2015-10-21T12:46:00Z" w:initials="TB">
    <w:p w:rsidR="003C7096" w:rsidRDefault="003C7096">
      <w:pPr>
        <w:pStyle w:val="CommentText"/>
      </w:pPr>
      <w:r>
        <w:rPr>
          <w:rStyle w:val="CommentReference"/>
        </w:rPr>
        <w:annotationRef/>
      </w:r>
      <w:r>
        <w:t>(e.g. &lt; 1km)</w:t>
      </w:r>
    </w:p>
  </w:comment>
  <w:comment w:id="122" w:author="Alex Messina" w:date="2015-09-28T09:22:00Z" w:initials="AM">
    <w:p w:rsidR="00263B4B" w:rsidRDefault="00263B4B" w:rsidP="009B6BC6">
      <w:pPr>
        <w:spacing w:after="0"/>
      </w:pPr>
      <w:r>
        <w:rPr>
          <w:rStyle w:val="CommentReference"/>
        </w:rPr>
        <w:annotationRef/>
      </w:r>
      <w:r>
        <w:t>CUT</w:t>
      </w:r>
    </w:p>
    <w:p w:rsidR="00263B4B" w:rsidRDefault="00263B4B" w:rsidP="009B6BC6">
      <w:pPr>
        <w:spacing w:after="0"/>
      </w:pPr>
    </w:p>
    <w:p w:rsidR="00263B4B" w:rsidRDefault="00263B4B" w:rsidP="009B6BC6">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rsidR="00263B4B" w:rsidRDefault="00263B4B">
      <w:pPr>
        <w:pStyle w:val="CommentText"/>
      </w:pPr>
    </w:p>
  </w:comment>
  <w:comment w:id="140" w:author="Trent Biggs" w:date="2015-10-21T13:01:00Z" w:initials="TB">
    <w:p w:rsidR="00BC4F5C" w:rsidRDefault="00BC4F5C">
      <w:pPr>
        <w:pStyle w:val="CommentText"/>
      </w:pPr>
      <w:r>
        <w:rPr>
          <w:rStyle w:val="CommentReference"/>
        </w:rPr>
        <w:annotationRef/>
      </w:r>
      <w:r>
        <w:t>Keep your verb close to your subject.</w:t>
      </w:r>
    </w:p>
  </w:comment>
  <w:comment w:id="150" w:author="Trent Biggs" w:date="2015-10-21T13:05:00Z" w:initials="TB">
    <w:p w:rsidR="00BC4F5C" w:rsidRDefault="00BC4F5C">
      <w:pPr>
        <w:pStyle w:val="CommentText"/>
      </w:pPr>
      <w:r>
        <w:rPr>
          <w:rStyle w:val="CommentReference"/>
        </w:rPr>
        <w:annotationRef/>
      </w:r>
      <w:r>
        <w:t>Reword.</w:t>
      </w:r>
    </w:p>
  </w:comment>
  <w:comment w:id="169" w:author="Trent Biggs" w:date="2015-10-21T14:41:00Z" w:initials="TB">
    <w:p w:rsidR="005C7FCD" w:rsidRDefault="005C7FCD">
      <w:pPr>
        <w:pStyle w:val="CommentText"/>
      </w:pPr>
      <w:r>
        <w:rPr>
          <w:rStyle w:val="CommentReference"/>
        </w:rPr>
        <w:annotationRef/>
      </w:r>
      <w:r>
        <w:t>Why “AS”, why not ADCP1 or A1?</w:t>
      </w:r>
    </w:p>
  </w:comment>
  <w:comment w:id="170" w:author="Trent Biggs" w:date="2015-10-21T14:36:00Z" w:initials="TB">
    <w:p w:rsidR="005C7FCD" w:rsidRDefault="005C7FCD">
      <w:pPr>
        <w:pStyle w:val="CommentText"/>
      </w:pPr>
      <w:r>
        <w:rPr>
          <w:rStyle w:val="CommentReference"/>
        </w:rPr>
        <w:annotationRef/>
      </w:r>
      <w:r>
        <w:t>It would be helpful to indicate AS1-5 on the maps in Figure 4 since it’s hard to visually align them using Fig 1.</w:t>
      </w:r>
    </w:p>
  </w:comment>
  <w:comment w:id="171" w:author="Trent Biggs" w:date="2015-10-21T14:43:00Z" w:initials="TB">
    <w:p w:rsidR="005C7FCD" w:rsidRDefault="005C7FCD">
      <w:pPr>
        <w:pStyle w:val="CommentText"/>
      </w:pPr>
      <w:r>
        <w:rPr>
          <w:rStyle w:val="CommentReference"/>
        </w:rPr>
        <w:annotationRef/>
      </w:r>
      <w:r>
        <w:t>I don’t clearly see the correlation between speed at AS2 and wind speed/wave height.  IS there a statistically significant correlation between them?</w:t>
      </w:r>
    </w:p>
  </w:comment>
  <w:comment w:id="173" w:author="Trent Biggs" w:date="2015-10-21T14:48:00Z" w:initials="TB">
    <w:p w:rsidR="00EF5247" w:rsidRDefault="00EF5247">
      <w:pPr>
        <w:pStyle w:val="CommentText"/>
      </w:pPr>
      <w:r>
        <w:rPr>
          <w:rStyle w:val="CommentReference"/>
        </w:rPr>
        <w:annotationRef/>
      </w:r>
      <w:r>
        <w:t>This seems like an important conclusion?  Or old news to oceanographers?</w:t>
      </w:r>
    </w:p>
  </w:comment>
  <w:comment w:id="176" w:author="Trent Biggs" w:date="2015-10-21T14:49:00Z" w:initials="TB">
    <w:p w:rsidR="00EF5247" w:rsidRDefault="00EF5247">
      <w:pPr>
        <w:pStyle w:val="CommentText"/>
      </w:pPr>
      <w:r>
        <w:rPr>
          <w:rStyle w:val="CommentReference"/>
        </w:rPr>
        <w:annotationRef/>
      </w:r>
      <w:r>
        <w:t>I think this goes in methods.</w:t>
      </w:r>
    </w:p>
  </w:comment>
  <w:comment w:id="179" w:author="Trent Biggs" w:date="2015-10-21T14:50:00Z" w:initials="TB">
    <w:p w:rsidR="00330869" w:rsidRDefault="00330869">
      <w:pPr>
        <w:pStyle w:val="CommentText"/>
      </w:pPr>
      <w:r>
        <w:rPr>
          <w:rStyle w:val="CommentReference"/>
        </w:rPr>
        <w:annotationRef/>
      </w:r>
      <w:r>
        <w:t>And directions?</w:t>
      </w:r>
    </w:p>
  </w:comment>
  <w:comment w:id="191" w:author="Trent Biggs" w:date="2015-10-21T14:54:00Z" w:initials="TB">
    <w:p w:rsidR="00330869" w:rsidRDefault="00330869">
      <w:pPr>
        <w:pStyle w:val="CommentText"/>
      </w:pPr>
      <w:r>
        <w:rPr>
          <w:rStyle w:val="CommentReference"/>
        </w:rPr>
        <w:annotationRef/>
      </w:r>
      <w:r>
        <w:t>Better than AS2?  Does this need to be quantified?</w:t>
      </w:r>
    </w:p>
  </w:comment>
  <w:comment w:id="218" w:author="Alex Messina" w:date="2015-09-02T14:32:00Z" w:initials="AM">
    <w:p w:rsidR="00263B4B" w:rsidRDefault="00263B4B"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235" w:author="Trent Biggs" w:date="2015-10-21T15:03:00Z" w:initials="TB">
    <w:p w:rsidR="00C63C82" w:rsidRDefault="00C63C82">
      <w:pPr>
        <w:pStyle w:val="CommentText"/>
      </w:pPr>
      <w:r>
        <w:rPr>
          <w:rStyle w:val="CommentReference"/>
        </w:rPr>
        <w:annotationRef/>
      </w:r>
      <w:r>
        <w:t>Are they statistically significantly different?  ANOVA.</w:t>
      </w:r>
    </w:p>
  </w:comment>
  <w:comment w:id="237" w:author="Trent Biggs" w:date="2015-10-21T15:03:00Z" w:initials="TB">
    <w:p w:rsidR="00C63C82" w:rsidRDefault="00C63C82">
      <w:pPr>
        <w:pStyle w:val="CommentText"/>
      </w:pPr>
      <w:r>
        <w:rPr>
          <w:rStyle w:val="CommentReference"/>
        </w:rPr>
        <w:annotationRef/>
      </w:r>
      <w:r>
        <w:t>Why is there a range—can’t you calculate mean flow speeds over the whole domain?</w:t>
      </w:r>
    </w:p>
  </w:comment>
  <w:comment w:id="248" w:author="Trent Biggs" w:date="2015-10-22T11:16:00Z" w:initials="TB">
    <w:p w:rsidR="00925E76" w:rsidRDefault="00925E76">
      <w:pPr>
        <w:pStyle w:val="CommentText"/>
      </w:pPr>
      <w:r>
        <w:rPr>
          <w:rStyle w:val="CommentReference"/>
        </w:rPr>
        <w:annotationRef/>
      </w:r>
      <w:r>
        <w:t>Need?</w:t>
      </w:r>
    </w:p>
  </w:comment>
  <w:comment w:id="279" w:author="Alex Messina" w:date="2015-10-01T13:44:00Z" w:initials="AM">
    <w:p w:rsidR="00263B4B" w:rsidRDefault="00263B4B">
      <w:pPr>
        <w:pStyle w:val="CommentText"/>
      </w:pPr>
      <w:r>
        <w:rPr>
          <w:rStyle w:val="CommentReference"/>
        </w:rPr>
        <w:annotationRef/>
      </w:r>
      <w:r>
        <w:t>Repeats Results too closely</w:t>
      </w:r>
    </w:p>
  </w:comment>
  <w:comment w:id="283" w:author="Trent Biggs" w:date="2015-10-22T11:26:00Z" w:initials="TB">
    <w:p w:rsidR="00FE25A3" w:rsidRDefault="00FE25A3">
      <w:pPr>
        <w:pStyle w:val="CommentText"/>
      </w:pPr>
      <w:r>
        <w:rPr>
          <w:rStyle w:val="CommentReference"/>
        </w:rPr>
        <w:annotationRef/>
      </w:r>
      <w:r>
        <w:t>Shallow? Near-surface?</w:t>
      </w:r>
    </w:p>
  </w:comment>
  <w:comment w:id="291" w:author="Curt Storlazzi" w:date="2015-09-25T16:09:00Z" w:initials="CS">
    <w:p w:rsidR="00263B4B" w:rsidRDefault="00263B4B">
      <w:pPr>
        <w:pStyle w:val="CommentText"/>
      </w:pPr>
      <w:r>
        <w:rPr>
          <w:rStyle w:val="CommentReference"/>
        </w:rPr>
        <w:annotationRef/>
      </w:r>
      <w:r>
        <w:t>Tables need to be formatted to correct style – see example below..</w:t>
      </w:r>
    </w:p>
  </w:comment>
  <w:comment w:id="293" w:author="Curt Storlazzi" w:date="2015-09-25T16:09:00Z" w:initials="CS">
    <w:p w:rsidR="00263B4B" w:rsidRDefault="00263B4B">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294" w:author="Curt Storlazzi" w:date="2015-09-25T16:11:00Z" w:initials="CS">
    <w:p w:rsidR="00263B4B" w:rsidRDefault="00263B4B">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90C48" w:rsidRDefault="00590C48" w:rsidP="0042195A">
      <w:pPr>
        <w:spacing w:after="0" w:line="240" w:lineRule="auto"/>
      </w:pPr>
      <w:r>
        <w:separator/>
      </w:r>
    </w:p>
  </w:endnote>
  <w:endnote w:type="continuationSeparator" w:id="0">
    <w:p w:rsidR="00590C48" w:rsidRDefault="00590C48" w:rsidP="004219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rsidR="00263B4B" w:rsidRDefault="00263B4B">
        <w:pPr>
          <w:pStyle w:val="Footer"/>
          <w:jc w:val="center"/>
        </w:pPr>
        <w:r>
          <w:fldChar w:fldCharType="begin"/>
        </w:r>
        <w:r>
          <w:instrText xml:space="preserve"> PAGE   \* MERGEFORMAT </w:instrText>
        </w:r>
        <w:r>
          <w:fldChar w:fldCharType="separate"/>
        </w:r>
        <w:r w:rsidR="00ED0CBB">
          <w:rPr>
            <w:noProof/>
          </w:rPr>
          <w:t>3</w:t>
        </w:r>
        <w:r>
          <w:rPr>
            <w:noProof/>
          </w:rPr>
          <w:fldChar w:fldCharType="end"/>
        </w:r>
      </w:p>
    </w:sdtContent>
  </w:sdt>
  <w:p w:rsidR="00263B4B" w:rsidRDefault="00263B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90C48" w:rsidRDefault="00590C48" w:rsidP="0042195A">
      <w:pPr>
        <w:spacing w:after="0" w:line="240" w:lineRule="auto"/>
      </w:pPr>
      <w:r>
        <w:separator/>
      </w:r>
    </w:p>
  </w:footnote>
  <w:footnote w:type="continuationSeparator" w:id="0">
    <w:p w:rsidR="00590C48" w:rsidRDefault="00590C48" w:rsidP="0042195A">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14309"/>
    <w:rsid w:val="000301FD"/>
    <w:rsid w:val="00034616"/>
    <w:rsid w:val="0005058C"/>
    <w:rsid w:val="00052138"/>
    <w:rsid w:val="0006063C"/>
    <w:rsid w:val="0006389C"/>
    <w:rsid w:val="00072D72"/>
    <w:rsid w:val="00082037"/>
    <w:rsid w:val="000973AD"/>
    <w:rsid w:val="000A22A5"/>
    <w:rsid w:val="000A4C38"/>
    <w:rsid w:val="000A692C"/>
    <w:rsid w:val="000A7575"/>
    <w:rsid w:val="000B5A8B"/>
    <w:rsid w:val="000F5241"/>
    <w:rsid w:val="00116E33"/>
    <w:rsid w:val="00121437"/>
    <w:rsid w:val="00131E1E"/>
    <w:rsid w:val="001322AB"/>
    <w:rsid w:val="001477A6"/>
    <w:rsid w:val="0015074B"/>
    <w:rsid w:val="00167442"/>
    <w:rsid w:val="001743A2"/>
    <w:rsid w:val="001817DC"/>
    <w:rsid w:val="00184282"/>
    <w:rsid w:val="00187EA8"/>
    <w:rsid w:val="00192B8B"/>
    <w:rsid w:val="0019411D"/>
    <w:rsid w:val="00197E20"/>
    <w:rsid w:val="001A0336"/>
    <w:rsid w:val="001C6D70"/>
    <w:rsid w:val="001D1246"/>
    <w:rsid w:val="001E0B6D"/>
    <w:rsid w:val="00215198"/>
    <w:rsid w:val="00223511"/>
    <w:rsid w:val="0023536F"/>
    <w:rsid w:val="00236C6A"/>
    <w:rsid w:val="00263B4B"/>
    <w:rsid w:val="00276187"/>
    <w:rsid w:val="0029639D"/>
    <w:rsid w:val="002C3BF8"/>
    <w:rsid w:val="002D54BF"/>
    <w:rsid w:val="002D6908"/>
    <w:rsid w:val="002E41C1"/>
    <w:rsid w:val="00303A26"/>
    <w:rsid w:val="00326F90"/>
    <w:rsid w:val="00330869"/>
    <w:rsid w:val="003356CE"/>
    <w:rsid w:val="00372A45"/>
    <w:rsid w:val="003A5214"/>
    <w:rsid w:val="003C6307"/>
    <w:rsid w:val="003C7096"/>
    <w:rsid w:val="003D4AA0"/>
    <w:rsid w:val="003E07FB"/>
    <w:rsid w:val="003E23E0"/>
    <w:rsid w:val="003E7D7C"/>
    <w:rsid w:val="00414911"/>
    <w:rsid w:val="0042195A"/>
    <w:rsid w:val="004333B1"/>
    <w:rsid w:val="00451881"/>
    <w:rsid w:val="00464CB4"/>
    <w:rsid w:val="0048483C"/>
    <w:rsid w:val="004A5151"/>
    <w:rsid w:val="004A5171"/>
    <w:rsid w:val="004B4A21"/>
    <w:rsid w:val="004E12C9"/>
    <w:rsid w:val="004F2BC9"/>
    <w:rsid w:val="00515DD4"/>
    <w:rsid w:val="005334F5"/>
    <w:rsid w:val="00534535"/>
    <w:rsid w:val="0054237E"/>
    <w:rsid w:val="005524DA"/>
    <w:rsid w:val="00576BC7"/>
    <w:rsid w:val="0058033F"/>
    <w:rsid w:val="00590C48"/>
    <w:rsid w:val="005924EA"/>
    <w:rsid w:val="005A6E1F"/>
    <w:rsid w:val="005C2512"/>
    <w:rsid w:val="005C3C07"/>
    <w:rsid w:val="005C7FCD"/>
    <w:rsid w:val="005E62E0"/>
    <w:rsid w:val="006021D8"/>
    <w:rsid w:val="00612FEF"/>
    <w:rsid w:val="00622CE8"/>
    <w:rsid w:val="006231D8"/>
    <w:rsid w:val="00643D0B"/>
    <w:rsid w:val="006446AF"/>
    <w:rsid w:val="00651314"/>
    <w:rsid w:val="006A60E9"/>
    <w:rsid w:val="006C132A"/>
    <w:rsid w:val="007015A5"/>
    <w:rsid w:val="007040A5"/>
    <w:rsid w:val="00722669"/>
    <w:rsid w:val="0072301A"/>
    <w:rsid w:val="0073010A"/>
    <w:rsid w:val="00775EF3"/>
    <w:rsid w:val="00797382"/>
    <w:rsid w:val="007A130D"/>
    <w:rsid w:val="007C791D"/>
    <w:rsid w:val="007D437B"/>
    <w:rsid w:val="00803A59"/>
    <w:rsid w:val="00811F32"/>
    <w:rsid w:val="00814521"/>
    <w:rsid w:val="00820341"/>
    <w:rsid w:val="00824FA8"/>
    <w:rsid w:val="00840161"/>
    <w:rsid w:val="00841A4A"/>
    <w:rsid w:val="008651C6"/>
    <w:rsid w:val="0086742C"/>
    <w:rsid w:val="0089198B"/>
    <w:rsid w:val="00892963"/>
    <w:rsid w:val="008C0006"/>
    <w:rsid w:val="008D6741"/>
    <w:rsid w:val="008E2FE3"/>
    <w:rsid w:val="008E477D"/>
    <w:rsid w:val="008E66C9"/>
    <w:rsid w:val="008F1257"/>
    <w:rsid w:val="009019E9"/>
    <w:rsid w:val="00924D98"/>
    <w:rsid w:val="00925E76"/>
    <w:rsid w:val="009659C3"/>
    <w:rsid w:val="009756DE"/>
    <w:rsid w:val="00976516"/>
    <w:rsid w:val="009A0B4A"/>
    <w:rsid w:val="009A41CA"/>
    <w:rsid w:val="009B6BC6"/>
    <w:rsid w:val="009C350F"/>
    <w:rsid w:val="009C4D78"/>
    <w:rsid w:val="009D080D"/>
    <w:rsid w:val="009D1425"/>
    <w:rsid w:val="009E34E3"/>
    <w:rsid w:val="00A153C3"/>
    <w:rsid w:val="00A16BE5"/>
    <w:rsid w:val="00A32302"/>
    <w:rsid w:val="00A32389"/>
    <w:rsid w:val="00A42B89"/>
    <w:rsid w:val="00A53884"/>
    <w:rsid w:val="00A74017"/>
    <w:rsid w:val="00A9469F"/>
    <w:rsid w:val="00AA1D8D"/>
    <w:rsid w:val="00AA2104"/>
    <w:rsid w:val="00AA2B12"/>
    <w:rsid w:val="00AA4730"/>
    <w:rsid w:val="00AC7459"/>
    <w:rsid w:val="00AD13C2"/>
    <w:rsid w:val="00AF199F"/>
    <w:rsid w:val="00B015D0"/>
    <w:rsid w:val="00B12829"/>
    <w:rsid w:val="00B320E8"/>
    <w:rsid w:val="00B423C5"/>
    <w:rsid w:val="00B42656"/>
    <w:rsid w:val="00B431A1"/>
    <w:rsid w:val="00B4560A"/>
    <w:rsid w:val="00B47730"/>
    <w:rsid w:val="00B66B52"/>
    <w:rsid w:val="00B66F83"/>
    <w:rsid w:val="00B8343E"/>
    <w:rsid w:val="00B8572A"/>
    <w:rsid w:val="00B9251E"/>
    <w:rsid w:val="00BB198D"/>
    <w:rsid w:val="00BB2200"/>
    <w:rsid w:val="00BC1964"/>
    <w:rsid w:val="00BC4F5C"/>
    <w:rsid w:val="00BC7ABD"/>
    <w:rsid w:val="00BD782F"/>
    <w:rsid w:val="00C01C6F"/>
    <w:rsid w:val="00C21009"/>
    <w:rsid w:val="00C4278D"/>
    <w:rsid w:val="00C63C82"/>
    <w:rsid w:val="00C749D8"/>
    <w:rsid w:val="00CA1889"/>
    <w:rsid w:val="00CB0664"/>
    <w:rsid w:val="00CC19E3"/>
    <w:rsid w:val="00CE5483"/>
    <w:rsid w:val="00D23FFD"/>
    <w:rsid w:val="00D25271"/>
    <w:rsid w:val="00D31F5A"/>
    <w:rsid w:val="00D41352"/>
    <w:rsid w:val="00D51111"/>
    <w:rsid w:val="00D53286"/>
    <w:rsid w:val="00D574AC"/>
    <w:rsid w:val="00D77F68"/>
    <w:rsid w:val="00D913CD"/>
    <w:rsid w:val="00D92173"/>
    <w:rsid w:val="00DA3E29"/>
    <w:rsid w:val="00DC0B55"/>
    <w:rsid w:val="00DC1946"/>
    <w:rsid w:val="00DD204E"/>
    <w:rsid w:val="00E06B7E"/>
    <w:rsid w:val="00EC553D"/>
    <w:rsid w:val="00ED0CBB"/>
    <w:rsid w:val="00ED3D85"/>
    <w:rsid w:val="00ED6C09"/>
    <w:rsid w:val="00EE433E"/>
    <w:rsid w:val="00EE58AB"/>
    <w:rsid w:val="00EF5247"/>
    <w:rsid w:val="00EF74A1"/>
    <w:rsid w:val="00F30C93"/>
    <w:rsid w:val="00F345C2"/>
    <w:rsid w:val="00F52D0A"/>
    <w:rsid w:val="00F61490"/>
    <w:rsid w:val="00F62EC3"/>
    <w:rsid w:val="00F67EBE"/>
    <w:rsid w:val="00F813B3"/>
    <w:rsid w:val="00FA055C"/>
    <w:rsid w:val="00FB7696"/>
    <w:rsid w:val="00FC693F"/>
    <w:rsid w:val="00FE0D38"/>
    <w:rsid w:val="00FE25A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6EF33D9E-6262-4680-AB49-FC4E4A1F84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9E34E3"/>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CE454A6-2639-451B-A767-275A9A577E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7</TotalTime>
  <Pages>1</Pages>
  <Words>30037</Words>
  <Characters>171217</Characters>
  <Application>Microsoft Office Word</Application>
  <DocSecurity>0</DocSecurity>
  <Lines>1426</Lines>
  <Paragraphs>401</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0085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Trent Biggs</cp:lastModifiedBy>
  <cp:revision>29</cp:revision>
  <cp:lastPrinted>2015-09-03T18:03:00Z</cp:lastPrinted>
  <dcterms:created xsi:type="dcterms:W3CDTF">2015-09-28T20:08:00Z</dcterms:created>
  <dcterms:modified xsi:type="dcterms:W3CDTF">2015-10-22T18:34: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